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EC1790" w14:textId="77777777" w:rsidR="007046DC" w:rsidRPr="007046DC" w:rsidRDefault="007046DC" w:rsidP="007046DC">
      <w:pPr>
        <w:spacing w:after="0" w:line="240" w:lineRule="auto"/>
        <w:rPr>
          <w:rFonts w:ascii="Calibri" w:eastAsia="Calibri" w:hAnsi="Calibri" w:cs="Calibri"/>
          <w:b/>
          <w:bCs/>
        </w:rPr>
      </w:pPr>
      <w:r w:rsidRPr="007046DC">
        <w:rPr>
          <w:rFonts w:ascii="Calibri" w:eastAsia="Calibri" w:hAnsi="Calibri" w:cs="Calibri"/>
          <w:b/>
          <w:bCs/>
        </w:rPr>
        <w:t>Strengthening Health Systems for mitigating Climate Change: Responding to Climate Change as Public Health Professionals</w:t>
      </w:r>
    </w:p>
    <w:p w14:paraId="283FB611" w14:textId="5F50C674" w:rsidR="00D16BD2" w:rsidRDefault="00D16BD2"/>
    <w:p w14:paraId="0BB28E75" w14:textId="7E12B03F" w:rsidR="00D52C3C" w:rsidRDefault="003178F5" w:rsidP="0083284F">
      <w:r>
        <w:t xml:space="preserve">Climate </w:t>
      </w:r>
      <w:r w:rsidR="00627A19">
        <w:t>change</w:t>
      </w:r>
      <w:r>
        <w:t xml:space="preserve"> </w:t>
      </w:r>
      <w:r w:rsidR="00E83E66">
        <w:t xml:space="preserve">poses the greatest threat to humanity and is rapidly becoming a </w:t>
      </w:r>
      <w:r w:rsidR="008F777E">
        <w:t>public health emergency</w:t>
      </w:r>
      <w:r w:rsidR="006C71B7">
        <w:t>.</w:t>
      </w:r>
      <w:r w:rsidR="00B85DBE" w:rsidRPr="00B85DBE">
        <w:t xml:space="preserve"> </w:t>
      </w:r>
      <w:r w:rsidR="000C4F21">
        <w:t>T</w:t>
      </w:r>
      <w:r w:rsidR="00B85DBE" w:rsidRPr="00B85DBE">
        <w:t>he world is getting warmer at an unprecedented rate</w:t>
      </w:r>
      <w:r w:rsidR="00DE3561">
        <w:t>, with</w:t>
      </w:r>
      <w:r w:rsidR="00171A63">
        <w:t xml:space="preserve"> global warming likely to reach 1.5 *C between 2030 and 2052</w:t>
      </w:r>
      <w:r w:rsidR="0027470E">
        <w:fldChar w:fldCharType="begin"/>
      </w:r>
      <w:r w:rsidR="0027470E">
        <w:instrText xml:space="preserve"> ADDIN EN.CITE &lt;EndNote&gt;&lt;Cite&gt;&lt;Author&gt;IPCC&lt;/Author&gt;&lt;Year&gt;28 February 2022.&lt;/Year&gt;&lt;RecNum&gt;181&lt;/RecNum&gt;&lt;DisplayText&gt;&lt;style face="superscript"&gt;1&lt;/style&gt;&lt;/DisplayText&gt;&lt;record&gt;&lt;rec-number&gt;181&lt;/rec-number&gt;&lt;foreign-keys&gt;&lt;key app="EN" db-id="2d0w2p2v5rva0ne0rw9p9ztpfadvf2vtz2zr" timestamp="1660156150"&gt;181&lt;/key&gt;&lt;/foreign-keys&gt;&lt;ref-type name="Web Page"&gt;12&lt;/ref-type&gt;&lt;contributors&gt;&lt;authors&gt;&lt;author&gt;IPCC&lt;/author&gt;&lt;/authors&gt;&lt;/contributors&gt;&lt;titles&gt;&lt;title&gt;Climate Change 2022: Impacts, Adaptation and Vulnerability&lt;/title&gt;&lt;/titles&gt;&lt;volume&gt;2022&lt;/volume&gt;&lt;number&gt;10 August&lt;/number&gt;&lt;dates&gt;&lt;year&gt;28 February 2022.&lt;/year&gt;&lt;/dates&gt;&lt;urls&gt;&lt;related-urls&gt;&lt;url&gt;https://www.ipcc.ch/report/sixth-assessment-report-working-group-ii/&lt;/url&gt;&lt;/related-urls&gt;&lt;/urls&gt;&lt;/record&gt;&lt;/Cite&gt;&lt;/EndNote&gt;</w:instrText>
      </w:r>
      <w:r w:rsidR="0027470E">
        <w:fldChar w:fldCharType="separate"/>
      </w:r>
      <w:r w:rsidR="0027470E" w:rsidRPr="0027470E">
        <w:rPr>
          <w:noProof/>
          <w:vertAlign w:val="superscript"/>
        </w:rPr>
        <w:t>1</w:t>
      </w:r>
      <w:r w:rsidR="0027470E">
        <w:fldChar w:fldCharType="end"/>
      </w:r>
      <w:r w:rsidR="0027470E">
        <w:t xml:space="preserve">. </w:t>
      </w:r>
      <w:r w:rsidR="007F11FF">
        <w:t>According to WHO, c</w:t>
      </w:r>
      <w:r w:rsidR="001B1EC5" w:rsidRPr="001E246D">
        <w:t xml:space="preserve">limate health emergencies are on the rise </w:t>
      </w:r>
      <w:r w:rsidR="002C2F0C">
        <w:t>globally</w:t>
      </w:r>
      <w:r w:rsidR="001B1EC5" w:rsidRPr="001E246D">
        <w:t xml:space="preserve"> and account for more than half of the public health events recorded in the past two decades</w:t>
      </w:r>
      <w:r w:rsidR="009D7AA9">
        <w:t>,</w:t>
      </w:r>
      <w:r w:rsidR="007F11FF">
        <w:t xml:space="preserve"> </w:t>
      </w:r>
      <w:r w:rsidR="009D7AA9">
        <w:t>with</w:t>
      </w:r>
      <w:r w:rsidR="00090E89">
        <w:t xml:space="preserve"> </w:t>
      </w:r>
      <w:r w:rsidR="001B1EC5" w:rsidRPr="001E246D">
        <w:t xml:space="preserve">56% of </w:t>
      </w:r>
      <w:r w:rsidR="00090E89">
        <w:t xml:space="preserve">climate health emergency </w:t>
      </w:r>
      <w:r w:rsidR="001B1EC5" w:rsidRPr="001E246D">
        <w:t>events</w:t>
      </w:r>
      <w:r w:rsidR="001B1EC5" w:rsidRPr="001B1EC5">
        <w:t xml:space="preserve"> recorded </w:t>
      </w:r>
      <w:r w:rsidR="007D769C">
        <w:t xml:space="preserve">in the African </w:t>
      </w:r>
      <w:r w:rsidR="007A03D1">
        <w:t>region</w:t>
      </w:r>
      <w:r w:rsidR="00090E89">
        <w:t xml:space="preserve"> </w:t>
      </w:r>
      <w:r w:rsidR="009D7AA9">
        <w:t xml:space="preserve">in 2021 </w:t>
      </w:r>
      <w:r w:rsidR="001B1EC5" w:rsidRPr="001E246D">
        <w:t>directly linked to climate change</w:t>
      </w:r>
      <w:r w:rsidR="001B1EC5" w:rsidRPr="001E246D">
        <w:fldChar w:fldCharType="begin"/>
      </w:r>
      <w:r w:rsidR="001B1EC5">
        <w:instrText xml:space="preserve"> ADDIN EN.CITE &lt;EndNote&gt;&lt;Cite&gt;&lt;Author&gt;Africa&lt;/Author&gt;&lt;Year&gt;2022&lt;/Year&gt;&lt;RecNum&gt;197&lt;/RecNum&gt;&lt;DisplayText&gt;&lt;style face="superscript"&gt;2&lt;/style&gt;&lt;/DisplayText&gt;&lt;record&gt;&lt;rec-number&gt;197&lt;/rec-number&gt;&lt;foreign-keys&gt;&lt;key app="EN" db-id="2d0w2p2v5rva0ne0rw9p9ztpfadvf2vtz2zr" timestamp="1660645394"&gt;197&lt;/key&gt;&lt;/foreign-keys&gt;&lt;ref-type name="Web Page"&gt;12&lt;/ref-type&gt;&lt;contributors&gt;&lt;authors&gt;&lt;author&gt;World Health Organization regional office for Africa&lt;/author&gt;&lt;/authors&gt;&lt;/contributors&gt;&lt;titles&gt;&lt;title&gt;Africa faces rising climate-linked health emergencies&lt;/title&gt;&lt;/titles&gt;&lt;volume&gt;2022&lt;/volume&gt;&lt;number&gt;16082022&lt;/number&gt;&lt;dates&gt;&lt;year&gt;2022&lt;/year&gt;&lt;/dates&gt;&lt;urls&gt;&lt;related-urls&gt;&lt;url&gt;https://www.afro.who.int/news/africa-faces-rising-climate-linked-health-emergencies&lt;/url&gt;&lt;/related-urls&gt;&lt;/urls&gt;&lt;/record&gt;&lt;/Cite&gt;&lt;/EndNote&gt;</w:instrText>
      </w:r>
      <w:r w:rsidR="001B1EC5" w:rsidRPr="001E246D">
        <w:fldChar w:fldCharType="separate"/>
      </w:r>
      <w:r w:rsidR="001B1EC5" w:rsidRPr="001B1EC5">
        <w:rPr>
          <w:noProof/>
          <w:vertAlign w:val="superscript"/>
        </w:rPr>
        <w:t>2</w:t>
      </w:r>
      <w:r w:rsidR="001B1EC5" w:rsidRPr="001E246D">
        <w:fldChar w:fldCharType="end"/>
      </w:r>
      <w:r w:rsidR="001B1EC5" w:rsidRPr="001E246D">
        <w:t xml:space="preserve">. </w:t>
      </w:r>
      <w:r w:rsidR="008E42A5">
        <w:t>C</w:t>
      </w:r>
      <w:r w:rsidR="00B16883">
        <w:t xml:space="preserve">limate variability </w:t>
      </w:r>
      <w:r w:rsidR="00583C87">
        <w:t>due to</w:t>
      </w:r>
      <w:r w:rsidR="008E42A5">
        <w:t xml:space="preserve"> </w:t>
      </w:r>
      <w:r w:rsidR="00830C33">
        <w:t>e</w:t>
      </w:r>
      <w:r w:rsidR="008E42A5">
        <w:t xml:space="preserve">xcessive </w:t>
      </w:r>
      <w:r w:rsidR="00830C33">
        <w:t>h</w:t>
      </w:r>
      <w:r w:rsidR="008E42A5">
        <w:t xml:space="preserve">eat </w:t>
      </w:r>
      <w:r w:rsidR="000018C8">
        <w:t>and pre</w:t>
      </w:r>
      <w:r w:rsidR="009122ED">
        <w:t xml:space="preserve">cipitation </w:t>
      </w:r>
      <w:r w:rsidR="00830C33">
        <w:t>e</w:t>
      </w:r>
      <w:r w:rsidR="008E42A5">
        <w:t>vents</w:t>
      </w:r>
      <w:r w:rsidR="009122ED">
        <w:t xml:space="preserve"> </w:t>
      </w:r>
      <w:r w:rsidR="00344159" w:rsidRPr="00344159">
        <w:t xml:space="preserve">pose a threat to population health and </w:t>
      </w:r>
      <w:commentRangeStart w:id="0"/>
      <w:r w:rsidR="00344159" w:rsidRPr="00344159">
        <w:t>has</w:t>
      </w:r>
      <w:commentRangeEnd w:id="0"/>
      <w:r w:rsidR="0066051A">
        <w:rPr>
          <w:rStyle w:val="CommentReference"/>
        </w:rPr>
        <w:commentReference w:id="0"/>
      </w:r>
      <w:r w:rsidR="00344159" w:rsidRPr="00344159">
        <w:t xml:space="preserve"> increased </w:t>
      </w:r>
      <w:r w:rsidR="00FC0D78">
        <w:t xml:space="preserve">the </w:t>
      </w:r>
      <w:r w:rsidR="00344159" w:rsidRPr="00344159">
        <w:t xml:space="preserve">demand on health systems due to </w:t>
      </w:r>
      <w:r w:rsidR="006E191E">
        <w:t>a rise in</w:t>
      </w:r>
      <w:r w:rsidR="00344159" w:rsidRPr="00344159">
        <w:t xml:space="preserve"> human morbidity and mortality</w:t>
      </w:r>
      <w:r w:rsidR="00344159" w:rsidRPr="00344159">
        <w:fldChar w:fldCharType="begin">
          <w:fldData xml:space="preserve">PEVuZE5vdGU+PENpdGU+PEF1dGhvcj5MaTwvQXV0aG9yPjxZZWFyPjIwMjE8L1llYXI+PFJlY051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</w:fldData>
        </w:fldChar>
      </w:r>
      <w:r w:rsidR="001B1EC5">
        <w:instrText xml:space="preserve"> ADDIN EN.CITE </w:instrText>
      </w:r>
      <w:r w:rsidR="001B1EC5">
        <w:fldChar w:fldCharType="begin">
          <w:fldData xml:space="preserve">PEVuZE5vdGU+PENpdGU+PEF1dGhvcj5MaTwvQXV0aG9yPjxZZWFyPjIwMjE8L1llYXI+PFJlY051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</w:fldData>
        </w:fldChar>
      </w:r>
      <w:r w:rsidR="001B1EC5">
        <w:instrText xml:space="preserve"> ADDIN EN.CITE.DATA </w:instrText>
      </w:r>
      <w:r w:rsidR="001B1EC5">
        <w:fldChar w:fldCharType="end"/>
      </w:r>
      <w:r w:rsidR="00344159" w:rsidRPr="00344159">
        <w:fldChar w:fldCharType="separate"/>
      </w:r>
      <w:r w:rsidR="001B1EC5" w:rsidRPr="001B1EC5">
        <w:rPr>
          <w:noProof/>
          <w:vertAlign w:val="superscript"/>
        </w:rPr>
        <w:t>1,3,4</w:t>
      </w:r>
      <w:r w:rsidR="00344159" w:rsidRPr="00344159">
        <w:fldChar w:fldCharType="end"/>
      </w:r>
      <w:r w:rsidR="00344159">
        <w:t xml:space="preserve">. </w:t>
      </w:r>
      <w:r w:rsidR="00AD03FF">
        <w:t xml:space="preserve"> </w:t>
      </w:r>
    </w:p>
    <w:p w14:paraId="7A543480" w14:textId="7BA00457" w:rsidR="00305AE5" w:rsidRDefault="001C5CC9" w:rsidP="0083284F">
      <w:r>
        <w:t xml:space="preserve">Evidence is emerging </w:t>
      </w:r>
      <w:r w:rsidR="00226697">
        <w:t>linking</w:t>
      </w:r>
      <w:r w:rsidR="008E42A5">
        <w:t xml:space="preserve"> </w:t>
      </w:r>
      <w:r w:rsidR="004E7656">
        <w:t>excessive heat</w:t>
      </w:r>
      <w:r w:rsidR="00F45C43">
        <w:t xml:space="preserve"> </w:t>
      </w:r>
      <w:r w:rsidR="00F34CA6">
        <w:t>to</w:t>
      </w:r>
      <w:r w:rsidR="008E42A5">
        <w:t xml:space="preserve"> poor health outcomes</w:t>
      </w:r>
      <w:r w:rsidR="00F45C43">
        <w:t xml:space="preserve"> </w:t>
      </w:r>
      <w:r w:rsidR="006D42A3">
        <w:t xml:space="preserve">especially </w:t>
      </w:r>
      <w:r w:rsidR="006855A9">
        <w:t>in</w:t>
      </w:r>
      <w:r w:rsidR="00515A42">
        <w:t xml:space="preserve"> vulnerable populations</w:t>
      </w:r>
      <w:r w:rsidR="006D42A3">
        <w:t xml:space="preserve">. </w:t>
      </w:r>
      <w:r w:rsidR="002960F4">
        <w:t>P</w:t>
      </w:r>
      <w:r w:rsidR="00AF26D9">
        <w:t>regnant women</w:t>
      </w:r>
      <w:r w:rsidR="00E6314F">
        <w:t xml:space="preserve"> and</w:t>
      </w:r>
      <w:r w:rsidR="00AF26D9">
        <w:t xml:space="preserve"> children</w:t>
      </w:r>
      <w:r w:rsidR="004B55A3">
        <w:t xml:space="preserve"> </w:t>
      </w:r>
      <w:r w:rsidR="00007367">
        <w:t>are</w:t>
      </w:r>
      <w:r w:rsidR="00F57174">
        <w:t xml:space="preserve"> </w:t>
      </w:r>
      <w:r w:rsidR="00007367" w:rsidRPr="00007367">
        <w:t>disproportionally affected</w:t>
      </w:r>
      <w:r w:rsidR="00160207">
        <w:t xml:space="preserve"> by climate change</w:t>
      </w:r>
      <w:r w:rsidR="00F57174">
        <w:t xml:space="preserve">, </w:t>
      </w:r>
      <w:r w:rsidR="00E6314F">
        <w:t>with</w:t>
      </w:r>
      <w:r w:rsidR="00AF26D9">
        <w:t xml:space="preserve"> </w:t>
      </w:r>
      <w:r w:rsidR="00D81563">
        <w:t xml:space="preserve">studies </w:t>
      </w:r>
      <w:r w:rsidR="00E65E8B" w:rsidRPr="00E65E8B">
        <w:t xml:space="preserve">showing an association between </w:t>
      </w:r>
      <w:r w:rsidR="005A72BB">
        <w:t xml:space="preserve">excessive heat and poor </w:t>
      </w:r>
      <w:r w:rsidR="00E65E8B" w:rsidRPr="00E65E8B">
        <w:t>pregnancy outcomes including preterm birth, low birth weight and stillbirth</w:t>
      </w:r>
      <w:r w:rsidR="00E65E8B" w:rsidRPr="00E65E8B">
        <w:fldChar w:fldCharType="begin">
          <w:fldData xml:space="preserve">PEVuZE5vdGU+PENpdGU+PEF1dGhvcj5SeWxhbmRlcjwvQXV0aG9yPjxZZWFyPjIwMTM8L1llYXI+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</w:fldData>
        </w:fldChar>
      </w:r>
      <w:r w:rsidR="009122ED">
        <w:instrText xml:space="preserve"> ADDIN EN.CITE </w:instrText>
      </w:r>
      <w:r w:rsidR="009122ED">
        <w:fldChar w:fldCharType="begin">
          <w:fldData xml:space="preserve">PEVuZE5vdGU+PENpdGU+PEF1dGhvcj5SeWxhbmRlcjwvQXV0aG9yPjxZZWFyPjIwMTM8L1llYXI+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</w:fldData>
        </w:fldChar>
      </w:r>
      <w:r w:rsidR="009122ED">
        <w:instrText xml:space="preserve"> ADDIN EN.CITE.DATA </w:instrText>
      </w:r>
      <w:r w:rsidR="009122ED">
        <w:fldChar w:fldCharType="end"/>
      </w:r>
      <w:r w:rsidR="00E65E8B" w:rsidRPr="00E65E8B">
        <w:fldChar w:fldCharType="separate"/>
      </w:r>
      <w:r w:rsidR="009122ED" w:rsidRPr="009122ED">
        <w:rPr>
          <w:noProof/>
          <w:vertAlign w:val="superscript"/>
        </w:rPr>
        <w:t>5-7</w:t>
      </w:r>
      <w:r w:rsidR="00E65E8B" w:rsidRPr="00E65E8B">
        <w:fldChar w:fldCharType="end"/>
      </w:r>
      <w:r w:rsidR="00E65E8B" w:rsidRPr="00E65E8B">
        <w:t xml:space="preserve">. </w:t>
      </w:r>
      <w:r w:rsidR="00D80305">
        <w:t>Heat</w:t>
      </w:r>
      <w:r w:rsidR="0028469D">
        <w:t xml:space="preserve"> stress, defined as the </w:t>
      </w:r>
      <w:r w:rsidR="00D75E65">
        <w:t xml:space="preserve">amount of heat that exceeds the level wherein the body can </w:t>
      </w:r>
      <w:r w:rsidR="00D02A95">
        <w:t>adapt</w:t>
      </w:r>
      <w:r w:rsidR="00E65E8B">
        <w:t xml:space="preserve"> prior physiological impairment</w:t>
      </w:r>
      <w:r w:rsidR="00CB4CF1">
        <w:fldChar w:fldCharType="begin"/>
      </w:r>
      <w:r w:rsidR="009122ED">
        <w:instrText xml:space="preserve"> ADDIN EN.CITE &lt;EndNote&gt;&lt;Cite&gt;&lt;Author&gt;OFFICE&lt;/Author&gt;&lt;Year&gt;2019&lt;/Year&gt;&lt;RecNum&gt;204&lt;/RecNum&gt;&lt;DisplayText&gt;&lt;style face="superscript"&gt;8&lt;/style&gt;&lt;/DisplayText&gt;&lt;record&gt;&lt;rec-number&gt;204&lt;/rec-number&gt;&lt;foreign-keys&gt;&lt;key app="EN" db-id="2d0w2p2v5rva0ne0rw9p9ztpfadvf2vtz2zr" timestamp="1661010451"&gt;204&lt;/key&gt;&lt;/foreign-keys&gt;&lt;ref-type name="Book"&gt;6&lt;/ref-type&gt;&lt;contributors&gt;&lt;authors&gt;&lt;author&gt;INTERNATIONAL LABOUR OFFICE&lt;/author&gt;&lt;author&gt;MAREK HARSDORFF&lt;/author&gt;&lt;author&gt;MOUS.&lt;/author&gt;&lt;/authors&gt;&lt;/contributors&gt;&lt;titles&gt;&lt;title&gt;WORKING ON A WARMER PLANET; THE IMPACT OF HEAT STRESS ON LABOUR PRODUCTIVITY AND DECENT WORK&lt;/title&gt;&lt;/titles&gt;&lt;dates&gt;&lt;year&gt;2019&lt;/year&gt;&lt;/dates&gt;&lt;publisher&gt;RESEARCH DEPARTMENT&lt;/publisher&gt;&lt;isbn&gt;9221329682&lt;/isbn&gt;&lt;urls&gt;&lt;/urls&gt;&lt;/record&gt;&lt;/Cite&gt;&lt;/EndNote&gt;</w:instrText>
      </w:r>
      <w:r w:rsidR="00CB4CF1">
        <w:fldChar w:fldCharType="separate"/>
      </w:r>
      <w:r w:rsidR="009122ED" w:rsidRPr="009122ED">
        <w:rPr>
          <w:noProof/>
          <w:vertAlign w:val="superscript"/>
        </w:rPr>
        <w:t>8</w:t>
      </w:r>
      <w:r w:rsidR="00CB4CF1">
        <w:fldChar w:fldCharType="end"/>
      </w:r>
      <w:r w:rsidR="00E65E8B">
        <w:t>,</w:t>
      </w:r>
      <w:r w:rsidR="00D75E65">
        <w:t xml:space="preserve"> </w:t>
      </w:r>
      <w:r w:rsidR="00D80305">
        <w:t xml:space="preserve">has been shown </w:t>
      </w:r>
      <w:r w:rsidR="00ED66DB">
        <w:t xml:space="preserve">to increase the </w:t>
      </w:r>
      <w:r w:rsidR="00ED66DB" w:rsidRPr="00ED66DB">
        <w:t>prevalence o</w:t>
      </w:r>
      <w:r w:rsidR="00ED66DB">
        <w:t>f</w:t>
      </w:r>
      <w:r w:rsidR="00ED66DB" w:rsidRPr="00ED66DB">
        <w:t xml:space="preserve"> non-communicable diseases (NCDs) </w:t>
      </w:r>
      <w:r w:rsidR="00ED66DB" w:rsidRPr="00ED66DB">
        <w:fldChar w:fldCharType="begin">
          <w:fldData xml:space="preserve">PEVuZE5vdGU+PENpdGU+PEF1dGhvcj5HcmVpYmUgQW5kZXJzZW48L0F1dGhvcj48WWVhcj4yMDIx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</w:fldData>
        </w:fldChar>
      </w:r>
      <w:r w:rsidR="00ED66DB" w:rsidRPr="00ED66DB">
        <w:instrText xml:space="preserve"> ADDIN EN.CITE </w:instrText>
      </w:r>
      <w:r w:rsidR="00ED66DB" w:rsidRPr="00ED66DB">
        <w:fldChar w:fldCharType="begin">
          <w:fldData xml:space="preserve">PEVuZE5vdGU+PENpdGU+PEF1dGhvcj5HcmVpYmUgQW5kZXJzZW48L0F1dGhvcj48WWVhcj4yMDIx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</w:fldData>
        </w:fldChar>
      </w:r>
      <w:r w:rsidR="00ED66DB" w:rsidRPr="00ED66DB">
        <w:instrText xml:space="preserve"> ADDIN EN.CITE.DATA </w:instrText>
      </w:r>
      <w:r w:rsidR="00ED66DB" w:rsidRPr="00ED66DB">
        <w:fldChar w:fldCharType="end"/>
      </w:r>
      <w:r w:rsidR="00ED66DB" w:rsidRPr="00ED66DB">
        <w:fldChar w:fldCharType="separate"/>
      </w:r>
      <w:r w:rsidR="00ED66DB" w:rsidRPr="00ED66DB">
        <w:rPr>
          <w:vertAlign w:val="superscript"/>
        </w:rPr>
        <w:t>9,10</w:t>
      </w:r>
      <w:r w:rsidR="00ED66DB" w:rsidRPr="00ED66DB">
        <w:fldChar w:fldCharType="end"/>
      </w:r>
      <w:r w:rsidR="00ED66DB" w:rsidRPr="00ED66DB">
        <w:t xml:space="preserve">. </w:t>
      </w:r>
      <w:r w:rsidR="00D80305">
        <w:t xml:space="preserve"> </w:t>
      </w:r>
      <w:r w:rsidR="006A1671">
        <w:t>Existing c</w:t>
      </w:r>
      <w:r w:rsidR="00DC0A16">
        <w:t xml:space="preserve">ardiovascular </w:t>
      </w:r>
      <w:r w:rsidR="00564AC7">
        <w:t>disease</w:t>
      </w:r>
      <w:r w:rsidR="006A1671">
        <w:t>s</w:t>
      </w:r>
      <w:r w:rsidR="004025FF">
        <w:t xml:space="preserve"> and diabetes</w:t>
      </w:r>
      <w:r w:rsidR="006A1671">
        <w:t xml:space="preserve"> are worsening, r</w:t>
      </w:r>
      <w:r w:rsidR="008040E0">
        <w:t>espiratory disease</w:t>
      </w:r>
      <w:r w:rsidR="004025FF">
        <w:t>s are also on the rise as</w:t>
      </w:r>
      <w:r w:rsidR="006A1671">
        <w:t xml:space="preserve"> a result of air pollution</w:t>
      </w:r>
      <w:r w:rsidR="00975305">
        <w:fldChar w:fldCharType="begin"/>
      </w:r>
      <w:r w:rsidR="00ED66DB">
        <w:instrText xml:space="preserve"> ADDIN EN.CITE &lt;EndNote&gt;&lt;Cite&gt;&lt;Author&gt;CDC&lt;/Author&gt;&lt;Year&gt;2019&lt;/Year&gt;&lt;RecNum&gt;195&lt;/RecNum&gt;&lt;DisplayText&gt;&lt;style face="superscript"&gt;10&lt;/style&gt;&lt;/DisplayText&gt;&lt;record&gt;&lt;rec-number&gt;195&lt;/rec-number&gt;&lt;foreign-keys&gt;&lt;key app="EN" db-id="2d0w2p2v5rva0ne0rw9p9ztpfadvf2vtz2zr" timestamp="1660642486"&gt;195&lt;/key&gt;&lt;/foreign-keys&gt;&lt;ref-type name="Web Page"&gt;12&lt;/ref-type&gt;&lt;contributors&gt;&lt;authors&gt;&lt;author&gt;CDC, .&lt;/author&gt;&lt;/authors&gt;&lt;/contributors&gt;&lt;titles&gt;&lt;title&gt;Climate Change and Extreme Heat -what you can do to prepare&lt;/title&gt;&lt;/titles&gt;&lt;volume&gt;2022&lt;/volume&gt;&lt;number&gt;16082022&lt;/number&gt;&lt;dates&gt;&lt;year&gt;2019&lt;/year&gt;&lt;/dates&gt;&lt;urls&gt;&lt;related-urls&gt;&lt;url&gt;https://www.epa.gov/sites/default/files/2016-10/documents/extreme-heat-guidebook.pdf&lt;/url&gt;&lt;/related-urls&gt;&lt;/urls&gt;&lt;/record&gt;&lt;/Cite&gt;&lt;/EndNote&gt;</w:instrText>
      </w:r>
      <w:r w:rsidR="00975305">
        <w:fldChar w:fldCharType="separate"/>
      </w:r>
      <w:r w:rsidR="00ED66DB" w:rsidRPr="00ED66DB">
        <w:rPr>
          <w:noProof/>
          <w:vertAlign w:val="superscript"/>
        </w:rPr>
        <w:t>10</w:t>
      </w:r>
      <w:r w:rsidR="00975305">
        <w:fldChar w:fldCharType="end"/>
      </w:r>
      <w:r w:rsidR="003F08ED">
        <w:t>.</w:t>
      </w:r>
      <w:r w:rsidR="008040E0">
        <w:t xml:space="preserve"> </w:t>
      </w:r>
      <w:r w:rsidR="000C79AE">
        <w:t>Although there is scarcity of literature, c</w:t>
      </w:r>
      <w:r w:rsidR="007C48AD">
        <w:t>limate change has also been associated with m</w:t>
      </w:r>
      <w:r w:rsidR="00B928FA">
        <w:t xml:space="preserve">ental </w:t>
      </w:r>
      <w:r w:rsidR="006A1671">
        <w:t xml:space="preserve">health </w:t>
      </w:r>
      <w:r w:rsidR="00B928FA">
        <w:t xml:space="preserve">disorders including </w:t>
      </w:r>
      <w:r w:rsidR="00A66FA2">
        <w:t>post-traumatic</w:t>
      </w:r>
      <w:r w:rsidR="00B928FA">
        <w:t xml:space="preserve"> </w:t>
      </w:r>
      <w:r w:rsidR="00A66FA2">
        <w:t>stress disorder</w:t>
      </w:r>
      <w:r w:rsidR="00B928FA">
        <w:t>, depression and e</w:t>
      </w:r>
      <w:r w:rsidR="000F607C">
        <w:t>xtreme emotional distress</w:t>
      </w:r>
      <w:r w:rsidR="00CA2A8A">
        <w:fldChar w:fldCharType="begin"/>
      </w:r>
      <w:r w:rsidR="00ED66DB">
        <w:instrText xml:space="preserve"> ADDIN EN.CITE &lt;EndNote&gt;&lt;Cite&gt;&lt;Author&gt;Lawrance&lt;/Author&gt;&lt;Year&gt;2021&lt;/Year&gt;&lt;RecNum&gt;200&lt;/RecNum&gt;&lt;DisplayText&gt;&lt;style face="superscript"&gt;11&lt;/style&gt;&lt;/DisplayText&gt;&lt;record&gt;&lt;rec-number&gt;200&lt;/rec-number&gt;&lt;foreign-keys&gt;&lt;key app="EN" db-id="2d0w2p2v5rva0ne0rw9p9ztpfadvf2vtz2zr" timestamp="1660652436"&gt;200&lt;/key&gt;&lt;/foreign-keys&gt;&lt;ref-type name="Journal Article"&gt;17&lt;/ref-type&gt;&lt;contributors&gt;&lt;authors&gt;&lt;author&gt;Lawrance, E&lt;/author&gt;&lt;author&gt;Thompson, RHIANNON&lt;/author&gt;&lt;author&gt;Fontana, GIANLUCA&lt;/author&gt;&lt;author&gt;Jennings, N&lt;/author&gt;&lt;/authors&gt;&lt;/contributors&gt;&lt;titles&gt;&lt;title&gt;The impact of climate change on mental health and emotional wellbeing: current evidence and implications for policy and practice&lt;/title&gt;&lt;secondary-title&gt;Avalable at: https://www. imperial. ac. uk/grantham/publications/all-publications/the-impact-of-climate-change-on-mentalhealth-and-emotional-wellbeing-current-evidence-and-implications-for-policy-and-practice. php&lt;/secondary-title&gt;&lt;/titles&gt;&lt;periodical&gt;&lt;full-title&gt;Avalable at: https://www. imperial. ac. uk/grantham/publications/all-publications/the-impact-of-climate-change-on-mentalhealth-and-emotional-wellbeing-current-evidence-and-implications-for-policy-and-practice. php&lt;/full-title&gt;&lt;/periodical&gt;&lt;dates&gt;&lt;year&gt;2021&lt;/year&gt;&lt;/dates&gt;&lt;urls&gt;&lt;/urls&gt;&lt;/record&gt;&lt;/Cite&gt;&lt;/EndNote&gt;</w:instrText>
      </w:r>
      <w:r w:rsidR="00CA2A8A">
        <w:fldChar w:fldCharType="separate"/>
      </w:r>
      <w:r w:rsidR="00ED66DB" w:rsidRPr="00ED66DB">
        <w:rPr>
          <w:noProof/>
          <w:vertAlign w:val="superscript"/>
        </w:rPr>
        <w:t>11</w:t>
      </w:r>
      <w:r w:rsidR="00CA2A8A">
        <w:fldChar w:fldCharType="end"/>
      </w:r>
      <w:r w:rsidR="007A20C4">
        <w:t>.</w:t>
      </w:r>
      <w:r w:rsidR="007E342D" w:rsidRPr="007E342D">
        <w:t xml:space="preserve"> </w:t>
      </w:r>
      <w:r w:rsidR="00C82BB4">
        <w:t>All this adds</w:t>
      </w:r>
      <w:r w:rsidR="007E342D" w:rsidRPr="007E342D">
        <w:t xml:space="preserve"> to the burden on </w:t>
      </w:r>
      <w:r w:rsidR="00EF4D17">
        <w:t xml:space="preserve">already fragile </w:t>
      </w:r>
      <w:r w:rsidR="007E342D" w:rsidRPr="007E342D">
        <w:t>health</w:t>
      </w:r>
      <w:r w:rsidR="00B26886">
        <w:t>care</w:t>
      </w:r>
      <w:r w:rsidR="007E342D" w:rsidRPr="007E342D">
        <w:t xml:space="preserve"> systems</w:t>
      </w:r>
      <w:r w:rsidR="00A973B7">
        <w:t>,</w:t>
      </w:r>
      <w:r w:rsidR="00B26886">
        <w:t xml:space="preserve"> </w:t>
      </w:r>
      <w:r w:rsidR="009A5949">
        <w:t>particularly</w:t>
      </w:r>
      <w:r w:rsidR="007E342D" w:rsidRPr="007E342D">
        <w:t xml:space="preserve"> in poorly resourced </w:t>
      </w:r>
      <w:r w:rsidR="00EF4D17">
        <w:t>developing countries</w:t>
      </w:r>
      <w:r w:rsidR="007E342D" w:rsidRPr="007E342D">
        <w:t xml:space="preserve"> </w:t>
      </w:r>
      <w:r w:rsidR="002676CC">
        <w:t>including</w:t>
      </w:r>
      <w:r w:rsidR="007E342D" w:rsidRPr="007E342D">
        <w:t xml:space="preserve"> </w:t>
      </w:r>
      <w:r w:rsidR="009575AC" w:rsidRPr="007E342D">
        <w:t>sub-</w:t>
      </w:r>
      <w:r w:rsidR="009575AC">
        <w:t>S</w:t>
      </w:r>
      <w:r w:rsidR="009575AC" w:rsidRPr="007E342D">
        <w:t>aharan</w:t>
      </w:r>
      <w:r w:rsidR="007E342D" w:rsidRPr="007E342D">
        <w:t xml:space="preserve"> Africa</w:t>
      </w:r>
      <w:r w:rsidR="002F5610">
        <w:t xml:space="preserve"> wh</w:t>
      </w:r>
      <w:r w:rsidR="00E83A8C">
        <w:t>ich</w:t>
      </w:r>
      <w:r w:rsidR="000C7BE3">
        <w:t>,</w:t>
      </w:r>
      <w:r w:rsidR="002F5610">
        <w:t xml:space="preserve"> despite </w:t>
      </w:r>
      <w:r w:rsidR="006A0484">
        <w:t>emitting</w:t>
      </w:r>
      <w:r w:rsidR="002F5610">
        <w:t xml:space="preserve"> </w:t>
      </w:r>
      <w:r w:rsidR="00002668">
        <w:t>less</w:t>
      </w:r>
      <w:r w:rsidR="00E83A8C">
        <w:t xml:space="preserve"> greenhouse</w:t>
      </w:r>
      <w:r w:rsidR="006A0484">
        <w:t xml:space="preserve"> gases compared to</w:t>
      </w:r>
      <w:r w:rsidR="000C7BE3">
        <w:t xml:space="preserve"> developed</w:t>
      </w:r>
      <w:r w:rsidR="006A0484">
        <w:t xml:space="preserve"> </w:t>
      </w:r>
      <w:r w:rsidR="000C7BE3">
        <w:t>countries</w:t>
      </w:r>
      <w:r w:rsidR="00002668">
        <w:t>, are disproportionally affected</w:t>
      </w:r>
      <w:r w:rsidR="000C7BE3">
        <w:t xml:space="preserve"> by climate change</w:t>
      </w:r>
      <w:r w:rsidR="007E342D" w:rsidRPr="007E342D">
        <w:fldChar w:fldCharType="begin">
          <w:fldData xml:space="preserve">PEVuZE5vdGU+PENpdGU+PEF1dGhvcj5JUENDPC9BdXRob3I+PFllYXI+MjggRmVicnVhcnkgMjAy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=
</w:fldData>
        </w:fldChar>
      </w:r>
      <w:r w:rsidR="00ED66DB">
        <w:instrText xml:space="preserve"> ADDIN EN.CITE </w:instrText>
      </w:r>
      <w:r w:rsidR="00ED66DB">
        <w:fldChar w:fldCharType="begin">
          <w:fldData xml:space="preserve">PEVuZE5vdGU+PENpdGU+PEF1dGhvcj5JUENDPC9BdXRob3I+PFllYXI+MjggRmVicnVhcnkgMjAy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=
</w:fldData>
        </w:fldChar>
      </w:r>
      <w:r w:rsidR="00ED66DB">
        <w:instrText xml:space="preserve"> ADDIN EN.CITE.DATA </w:instrText>
      </w:r>
      <w:r w:rsidR="00ED66DB">
        <w:fldChar w:fldCharType="end"/>
      </w:r>
      <w:r w:rsidR="007E342D" w:rsidRPr="007E342D">
        <w:fldChar w:fldCharType="separate"/>
      </w:r>
      <w:r w:rsidR="00ED66DB" w:rsidRPr="00ED66DB">
        <w:rPr>
          <w:noProof/>
          <w:vertAlign w:val="superscript"/>
        </w:rPr>
        <w:t>1,12</w:t>
      </w:r>
      <w:r w:rsidR="007E342D" w:rsidRPr="007E342D">
        <w:fldChar w:fldCharType="end"/>
      </w:r>
      <w:r w:rsidR="00EF4D17">
        <w:t>.</w:t>
      </w:r>
    </w:p>
    <w:p w14:paraId="1C9F7D36" w14:textId="0D5719B7" w:rsidR="00001E7C" w:rsidRDefault="00D92414" w:rsidP="00F45C43">
      <w:r>
        <w:t xml:space="preserve">Climate change is </w:t>
      </w:r>
      <w:r w:rsidR="00110ADE">
        <w:t xml:space="preserve">also </w:t>
      </w:r>
      <w:r w:rsidR="00515A42">
        <w:t>associated with a rise in infectious diseases including malaria</w:t>
      </w:r>
      <w:r w:rsidR="00826E91">
        <w:t xml:space="preserve"> and </w:t>
      </w:r>
      <w:r w:rsidR="00515A42">
        <w:t>dengue</w:t>
      </w:r>
      <w:r w:rsidR="000A5973">
        <w:fldChar w:fldCharType="begin"/>
      </w:r>
      <w:r w:rsidR="000A5973">
        <w:instrText xml:space="preserve"> ADDIN EN.CITE &lt;EndNote&gt;&lt;Cite&gt;&lt;Author&gt;Patz&lt;/Author&gt;&lt;Year&gt;1996&lt;/Year&gt;&lt;RecNum&gt;194&lt;/RecNum&gt;&lt;DisplayText&gt;&lt;style face="superscript"&gt;13&lt;/style&gt;&lt;/DisplayText&gt;&lt;record&gt;&lt;rec-number&gt;194&lt;/rec-number&gt;&lt;foreign-keys&gt;&lt;key app="EN" db-id="2d0w2p2v5rva0ne0rw9p9ztpfadvf2vtz2zr" timestamp="1660637607"&gt;194&lt;/key&gt;&lt;/foreign-keys&gt;&lt;ref-type name="Journal Article"&gt;17&lt;/ref-type&gt;&lt;contributors&gt;&lt;authors&gt;&lt;author&gt;Patz, Jonathan A.&lt;/author&gt;&lt;author&gt;Epstein, Paul R.&lt;/author&gt;&lt;author&gt;Burke, Thomas A.&lt;/author&gt;&lt;author&gt;Balbus, John M.&lt;/author&gt;&lt;/authors&gt;&lt;/contributors&gt;&lt;titles&gt;&lt;title&gt;Global Climate Change and Emerging Infectious Diseases&lt;/title&gt;&lt;secondary-title&gt;JAMA&lt;/secondary-title&gt;&lt;/titles&gt;&lt;periodical&gt;&lt;full-title&gt;Jama&lt;/full-title&gt;&lt;abbr-1&gt;Jama&lt;/abbr-1&gt;&lt;/periodical&gt;&lt;pages&gt;217-223&lt;/pages&gt;&lt;volume&gt;275&lt;/volume&gt;&lt;number&gt;3&lt;/number&gt;&lt;dates&gt;&lt;year&gt;1996&lt;/year&gt;&lt;/dates&gt;&lt;isbn&gt;0098-7484&lt;/isbn&gt;&lt;urls&gt;&lt;related-urls&gt;&lt;url&gt;https://doi.org/10.1001/jama.1996.03530270057032&lt;/url&gt;&lt;/related-urls&gt;&lt;/urls&gt;&lt;electronic-resource-num&gt;10.1001/jama.1996.03530270057032&lt;/electronic-resource-num&gt;&lt;access-date&gt;8/16/2022&lt;/access-date&gt;&lt;/record&gt;&lt;/Cite&gt;&lt;/EndNote&gt;</w:instrText>
      </w:r>
      <w:r w:rsidR="000A5973">
        <w:fldChar w:fldCharType="separate"/>
      </w:r>
      <w:r w:rsidR="000A5973" w:rsidRPr="000A5973">
        <w:rPr>
          <w:noProof/>
          <w:vertAlign w:val="superscript"/>
        </w:rPr>
        <w:t>13</w:t>
      </w:r>
      <w:r w:rsidR="000A5973">
        <w:fldChar w:fldCharType="end"/>
      </w:r>
      <w:r w:rsidR="00826E91">
        <w:t>.</w:t>
      </w:r>
      <w:r w:rsidR="00B97A8C">
        <w:t xml:space="preserve"> </w:t>
      </w:r>
      <w:r w:rsidR="004C3340">
        <w:t>Rising temperatures are changing v</w:t>
      </w:r>
      <w:r w:rsidR="00B97A8C">
        <w:t>e</w:t>
      </w:r>
      <w:r w:rsidR="00CB557E">
        <w:t>ctor breeding patterns</w:t>
      </w:r>
      <w:r w:rsidR="005677EF">
        <w:t xml:space="preserve"> </w:t>
      </w:r>
      <w:r w:rsidR="00032484">
        <w:t xml:space="preserve">and </w:t>
      </w:r>
      <w:r w:rsidR="00ED7279">
        <w:t>human</w:t>
      </w:r>
      <w:r w:rsidR="0000546B">
        <w:t xml:space="preserve">s are </w:t>
      </w:r>
      <w:r w:rsidR="002676CC">
        <w:t>exposed to</w:t>
      </w:r>
      <w:r w:rsidR="0000546B">
        <w:t xml:space="preserve"> increasing vector </w:t>
      </w:r>
      <w:r w:rsidR="00032484">
        <w:t>infectivity</w:t>
      </w:r>
      <w:r w:rsidR="004C3340">
        <w:t xml:space="preserve"> rates</w:t>
      </w:r>
      <w:r w:rsidR="00D05B8A">
        <w:fldChar w:fldCharType="begin"/>
      </w:r>
      <w:r w:rsidR="00ED66DB">
        <w:instrText xml:space="preserve"> ADDIN EN.CITE &lt;EndNote&gt;&lt;Cite&gt;&lt;Author&gt;Patz&lt;/Author&gt;&lt;Year&gt;1996&lt;/Year&gt;&lt;RecNum&gt;194&lt;/RecNum&gt;&lt;DisplayText&gt;&lt;style face="superscript"&gt;13&lt;/style&gt;&lt;/DisplayText&gt;&lt;record&gt;&lt;rec-number&gt;194&lt;/rec-number&gt;&lt;foreign-keys&gt;&lt;key app="EN" db-id="2d0w2p2v5rva0ne0rw9p9ztpfadvf2vtz2zr" timestamp="1660637607"&gt;194&lt;/key&gt;&lt;/foreign-keys&gt;&lt;ref-type name="Journal Article"&gt;17&lt;/ref-type&gt;&lt;contributors&gt;&lt;authors&gt;&lt;author&gt;Patz, Jonathan A.&lt;/author&gt;&lt;author&gt;Epstein, Paul R.&lt;/author&gt;&lt;author&gt;Burke, Thomas A.&lt;/author&gt;&lt;author&gt;Balbus, John M.&lt;/author&gt;&lt;/authors&gt;&lt;/contributors&gt;&lt;titles&gt;&lt;title&gt;Global Climate Change and Emerging Infectious Diseases&lt;/title&gt;&lt;secondary-title&gt;JAMA&lt;/secondary-title&gt;&lt;/titles&gt;&lt;periodical&gt;&lt;full-title&gt;Jama&lt;/full-title&gt;&lt;abbr-1&gt;Jama&lt;/abbr-1&gt;&lt;/periodical&gt;&lt;pages&gt;217-223&lt;/pages&gt;&lt;volume&gt;275&lt;/volume&gt;&lt;number&gt;3&lt;/number&gt;&lt;dates&gt;&lt;year&gt;1996&lt;/year&gt;&lt;/dates&gt;&lt;isbn&gt;0098-7484&lt;/isbn&gt;&lt;urls&gt;&lt;related-urls&gt;&lt;url&gt;https://doi.org/10.1001/jama.1996.03530270057032&lt;/url&gt;&lt;/related-urls&gt;&lt;/urls&gt;&lt;electronic-resource-num&gt;10.1001/jama.1996.03530270057032&lt;/electronic-resource-num&gt;&lt;access-date&gt;8/16/2022&lt;/access-date&gt;&lt;/record&gt;&lt;/Cite&gt;&lt;/EndNote&gt;</w:instrText>
      </w:r>
      <w:r w:rsidR="00D05B8A">
        <w:fldChar w:fldCharType="separate"/>
      </w:r>
      <w:r w:rsidR="00ED66DB" w:rsidRPr="00ED66DB">
        <w:rPr>
          <w:noProof/>
          <w:vertAlign w:val="superscript"/>
        </w:rPr>
        <w:t>13</w:t>
      </w:r>
      <w:r w:rsidR="00D05B8A">
        <w:fldChar w:fldCharType="end"/>
      </w:r>
      <w:r w:rsidR="00552B4D">
        <w:t>.</w:t>
      </w:r>
      <w:r w:rsidR="00620C80">
        <w:t xml:space="preserve"> </w:t>
      </w:r>
      <w:r w:rsidR="00D05B8A">
        <w:t>W</w:t>
      </w:r>
      <w:r w:rsidR="00620C80">
        <w:t>ater contamination due to floods</w:t>
      </w:r>
      <w:ins w:id="1" w:author="Craig Parker" w:date="2022-08-23T16:50:00Z">
        <w:r w:rsidR="0066051A">
          <w:t xml:space="preserve"> are</w:t>
        </w:r>
      </w:ins>
      <w:r w:rsidR="00D05B8A">
        <w:t xml:space="preserve"> </w:t>
      </w:r>
      <w:commentRangeStart w:id="2"/>
      <w:del w:id="3" w:author="Craig Parker" w:date="2022-08-23T16:50:00Z">
        <w:r w:rsidR="00D05B8A" w:rsidDel="0066051A">
          <w:delText>is</w:delText>
        </w:r>
      </w:del>
      <w:commentRangeEnd w:id="2"/>
      <w:r w:rsidR="0066051A">
        <w:rPr>
          <w:rStyle w:val="CommentReference"/>
        </w:rPr>
        <w:commentReference w:id="2"/>
      </w:r>
      <w:r w:rsidR="00D05B8A">
        <w:t xml:space="preserve"> exacerbating the </w:t>
      </w:r>
      <w:r w:rsidR="00514305">
        <w:t xml:space="preserve">prevalence of diarrhoeal diseases </w:t>
      </w:r>
      <w:r w:rsidR="00826E91">
        <w:t xml:space="preserve">such as cholera, </w:t>
      </w:r>
      <w:r w:rsidR="00514305">
        <w:t>particularly in the African region</w:t>
      </w:r>
      <w:r w:rsidR="00C2133A">
        <w:fldChar w:fldCharType="begin"/>
      </w:r>
      <w:r w:rsidR="001B1EC5">
        <w:instrText xml:space="preserve"> ADDIN EN.CITE &lt;EndNote&gt;&lt;Cite&gt;&lt;Author&gt;Africa&lt;/Author&gt;&lt;Year&gt;2022&lt;/Year&gt;&lt;RecNum&gt;197&lt;/RecNum&gt;&lt;DisplayText&gt;&lt;style face="superscript"&gt;2&lt;/style&gt;&lt;/DisplayText&gt;&lt;record&gt;&lt;rec-number&gt;197&lt;/rec-number&gt;&lt;foreign-keys&gt;&lt;key app="EN" db-id="2d0w2p2v5rva0ne0rw9p9ztpfadvf2vtz2zr" timestamp="1660645394"&gt;197&lt;/key&gt;&lt;/foreign-keys&gt;&lt;ref-type name="Web Page"&gt;12&lt;/ref-type&gt;&lt;contributors&gt;&lt;authors&gt;&lt;author&gt;World Health Organization regional office for Africa&lt;/author&gt;&lt;/authors&gt;&lt;/contributors&gt;&lt;titles&gt;&lt;title&gt;Africa faces rising climate-linked health emergencies&lt;/title&gt;&lt;/titles&gt;&lt;volume&gt;2022&lt;/volume&gt;&lt;number&gt;16082022&lt;/number&gt;&lt;dates&gt;&lt;year&gt;2022&lt;/year&gt;&lt;/dates&gt;&lt;urls&gt;&lt;related-urls&gt;&lt;url&gt;https://www.afro.who.int/news/africa-faces-rising-climate-linked-health-emergencies&lt;/url&gt;&lt;/related-urls&gt;&lt;/urls&gt;&lt;/record&gt;&lt;/Cite&gt;&lt;/EndNote&gt;</w:instrText>
      </w:r>
      <w:r w:rsidR="00C2133A">
        <w:fldChar w:fldCharType="separate"/>
      </w:r>
      <w:r w:rsidR="001B1EC5" w:rsidRPr="001B1EC5">
        <w:rPr>
          <w:noProof/>
          <w:vertAlign w:val="superscript"/>
        </w:rPr>
        <w:t>2</w:t>
      </w:r>
      <w:r w:rsidR="00C2133A">
        <w:fldChar w:fldCharType="end"/>
      </w:r>
      <w:r w:rsidR="00032484">
        <w:t xml:space="preserve">. </w:t>
      </w:r>
      <w:r w:rsidR="003D75E6">
        <w:t>F</w:t>
      </w:r>
      <w:r w:rsidR="00411587">
        <w:t xml:space="preserve">ood insecurity and malnutrition </w:t>
      </w:r>
      <w:r w:rsidR="00826E91">
        <w:t>are</w:t>
      </w:r>
      <w:r w:rsidR="00FB53E9">
        <w:t xml:space="preserve"> on the rise </w:t>
      </w:r>
      <w:r w:rsidR="00411587">
        <w:t xml:space="preserve">due to loss of crops and </w:t>
      </w:r>
      <w:r w:rsidR="00CF69C0">
        <w:t xml:space="preserve">diminishing </w:t>
      </w:r>
      <w:r w:rsidR="00411587">
        <w:t>biodiversity</w:t>
      </w:r>
      <w:r w:rsidR="00C14E7B">
        <w:fldChar w:fldCharType="begin"/>
      </w:r>
      <w:r w:rsidR="00C14E7B">
        <w:instrText xml:space="preserve"> ADDIN EN.CITE &lt;EndNote&gt;&lt;Cite&gt;&lt;Author&gt;IPCC&lt;/Author&gt;&lt;Year&gt;28 February 2022.&lt;/Year&gt;&lt;RecNum&gt;181&lt;/RecNum&gt;&lt;DisplayText&gt;&lt;style face="superscript"&gt;1&lt;/style&gt;&lt;/DisplayText&gt;&lt;record&gt;&lt;rec-number&gt;181&lt;/rec-number&gt;&lt;foreign-keys&gt;&lt;key app="EN" db-id="2d0w2p2v5rva0ne0rw9p9ztpfadvf2vtz2zr" timestamp="1660156150"&gt;181&lt;/key&gt;&lt;/foreign-keys&gt;&lt;ref-type name="Web Page"&gt;12&lt;/ref-type&gt;&lt;contributors&gt;&lt;authors&gt;&lt;author&gt;IPCC&lt;/author&gt;&lt;/authors&gt;&lt;/contributors&gt;&lt;titles&gt;&lt;title&gt;Climate Change 2022: Impacts, Adaptation and Vulnerability&lt;/title&gt;&lt;/titles&gt;&lt;volume&gt;2022&lt;/volume&gt;&lt;number&gt;10 August&lt;/number&gt;&lt;dates&gt;&lt;year&gt;28 February 2022.&lt;/year&gt;&lt;/dates&gt;&lt;urls&gt;&lt;related-urls&gt;&lt;url&gt;https://www.ipcc.ch/report/sixth-assessment-report-working-group-ii/&lt;/url&gt;&lt;/related-urls&gt;&lt;/urls&gt;&lt;/record&gt;&lt;/Cite&gt;&lt;/EndNote&gt;</w:instrText>
      </w:r>
      <w:r w:rsidR="00C14E7B">
        <w:fldChar w:fldCharType="separate"/>
      </w:r>
      <w:r w:rsidR="00C14E7B" w:rsidRPr="00C14E7B">
        <w:rPr>
          <w:noProof/>
          <w:vertAlign w:val="superscript"/>
        </w:rPr>
        <w:t>1</w:t>
      </w:r>
      <w:r w:rsidR="00C14E7B">
        <w:fldChar w:fldCharType="end"/>
      </w:r>
      <w:r w:rsidR="00C14E7B">
        <w:t>. It</w:t>
      </w:r>
      <w:r w:rsidR="0066051A">
        <w:t xml:space="preserve"> </w:t>
      </w:r>
      <w:ins w:id="4" w:author="Craig Parker" w:date="2022-08-23T16:50:00Z">
        <w:r w:rsidR="0066051A">
          <w:t>is</w:t>
        </w:r>
      </w:ins>
      <w:r w:rsidR="00BB3586">
        <w:t xml:space="preserve"> estimated that between 40 and 300 million people are at the risk of starvation </w:t>
      </w:r>
      <w:r w:rsidR="00CF69C0">
        <w:t xml:space="preserve">globally </w:t>
      </w:r>
      <w:r w:rsidR="00BB3586">
        <w:t>as the climate crisis worsens</w:t>
      </w:r>
      <w:r w:rsidR="00B1726A">
        <w:fldChar w:fldCharType="begin"/>
      </w:r>
      <w:r w:rsidR="00ED66DB">
        <w:instrText xml:space="preserve"> ADDIN EN.CITE &lt;EndNote&gt;&lt;Cite&gt;&lt;Author&gt;Patz&lt;/Author&gt;&lt;Year&gt;1996&lt;/Year&gt;&lt;RecNum&gt;194&lt;/RecNum&gt;&lt;DisplayText&gt;&lt;style face="superscript"&gt;1,13&lt;/style&gt;&lt;/DisplayText&gt;&lt;record&gt;&lt;rec-number&gt;194&lt;/rec-number&gt;&lt;foreign-keys&gt;&lt;key app="EN" db-id="2d0w2p2v5rva0ne0rw9p9ztpfadvf2vtz2zr" timestamp="1660637607"&gt;194&lt;/key&gt;&lt;/foreign-keys&gt;&lt;ref-type name="Journal Article"&gt;17&lt;/ref-type&gt;&lt;contributors&gt;&lt;authors&gt;&lt;author&gt;Patz, Jonathan A.&lt;/author&gt;&lt;author&gt;Epstein, Paul R.&lt;/author&gt;&lt;author&gt;Burke, Thomas A.&lt;/author&gt;&lt;author&gt;Balbus, John M.&lt;/author&gt;&lt;/authors&gt;&lt;/contributors&gt;&lt;titles&gt;&lt;title&gt;Global Climate Change and Emerging Infectious Diseases&lt;/title&gt;&lt;secondary-title&gt;JAMA&lt;/secondary-title&gt;&lt;/titles&gt;&lt;periodical&gt;&lt;full-title&gt;Jama&lt;/full-title&gt;&lt;abbr-1&gt;Jama&lt;/abbr-1&gt;&lt;/periodical&gt;&lt;pages&gt;217-223&lt;/pages&gt;&lt;volume&gt;275&lt;/volume&gt;&lt;number&gt;3&lt;/number&gt;&lt;dates&gt;&lt;year&gt;1996&lt;/year&gt;&lt;/dates&gt;&lt;isbn&gt;0098-7484&lt;/isbn&gt;&lt;urls&gt;&lt;related-urls&gt;&lt;url&gt;https://doi.org/10.1001/jama.1996.03530270057032&lt;/url&gt;&lt;/related-urls&gt;&lt;/urls&gt;&lt;electronic-resource-num&gt;10.1001/jama.1996.03530270057032&lt;/electronic-resource-num&gt;&lt;access-date&gt;8/16/2022&lt;/access-date&gt;&lt;/record&gt;&lt;/Cite&gt;&lt;Cite&gt;&lt;Author&gt;IPCC&lt;/Author&gt;&lt;Year&gt;28 February 2022.&lt;/Year&gt;&lt;RecNum&gt;181&lt;/RecNum&gt;&lt;record&gt;&lt;rec-number&gt;181&lt;/rec-number&gt;&lt;foreign-keys&gt;&lt;key app="EN" db-id="2d0w2p2v5rva0ne0rw9p9ztpfadvf2vtz2zr" timestamp="1660156150"&gt;181&lt;/key&gt;&lt;/foreign-keys&gt;&lt;ref-type name="Web Page"&gt;12&lt;/ref-type&gt;&lt;contributors&gt;&lt;authors&gt;&lt;author&gt;IPCC&lt;/author&gt;&lt;/authors&gt;&lt;/contributors&gt;&lt;titles&gt;&lt;title&gt;Climate Change 2022: Impacts, Adaptation and Vulnerability&lt;/title&gt;&lt;/titles&gt;&lt;volume&gt;2022&lt;/volume&gt;&lt;number&gt;10 August&lt;/number&gt;&lt;dates&gt;&lt;year&gt;28 February 2022.&lt;/year&gt;&lt;/dates&gt;&lt;urls&gt;&lt;related-urls&gt;&lt;url&gt;https://www.ipcc.ch/report/sixth-assessment-report-working-group-ii/&lt;/url&gt;&lt;/related-urls&gt;&lt;/urls&gt;&lt;/record&gt;&lt;/Cite&gt;&lt;/EndNote&gt;</w:instrText>
      </w:r>
      <w:r w:rsidR="00B1726A">
        <w:fldChar w:fldCharType="separate"/>
      </w:r>
      <w:r w:rsidR="00ED66DB" w:rsidRPr="00ED66DB">
        <w:rPr>
          <w:noProof/>
          <w:vertAlign w:val="superscript"/>
        </w:rPr>
        <w:t>1,13</w:t>
      </w:r>
      <w:r w:rsidR="00B1726A">
        <w:fldChar w:fldCharType="end"/>
      </w:r>
      <w:r w:rsidR="00B1726A">
        <w:t xml:space="preserve">. </w:t>
      </w:r>
      <w:r w:rsidR="005C2EEB">
        <w:t>I</w:t>
      </w:r>
      <w:r w:rsidR="00411587">
        <w:t xml:space="preserve">njuries and displacement of communities </w:t>
      </w:r>
      <w:r w:rsidR="003D75E6">
        <w:t>due to</w:t>
      </w:r>
      <w:r w:rsidR="00411587">
        <w:t xml:space="preserve"> floods</w:t>
      </w:r>
      <w:r w:rsidR="0041764B">
        <w:t xml:space="preserve">, </w:t>
      </w:r>
      <w:r w:rsidR="00674987">
        <w:t>wildfires</w:t>
      </w:r>
      <w:r w:rsidR="00411587">
        <w:t xml:space="preserve"> and other natural disasters</w:t>
      </w:r>
      <w:r w:rsidR="005C2EEB">
        <w:t xml:space="preserve"> </w:t>
      </w:r>
      <w:ins w:id="5" w:author="Craig Parker" w:date="2022-08-23T16:51:00Z">
        <w:r w:rsidR="0066051A">
          <w:t>are</w:t>
        </w:r>
      </w:ins>
      <w:del w:id="6" w:author="Craig Parker" w:date="2022-08-23T16:51:00Z">
        <w:r w:rsidR="005C2EEB" w:rsidDel="0066051A">
          <w:delText>is</w:delText>
        </w:r>
      </w:del>
      <w:r w:rsidR="005C2EEB">
        <w:t xml:space="preserve"> </w:t>
      </w:r>
      <w:r w:rsidR="007F0FAA">
        <w:t xml:space="preserve">contributing to the </w:t>
      </w:r>
      <w:r w:rsidR="00C4427E">
        <w:t xml:space="preserve">public </w:t>
      </w:r>
      <w:r w:rsidR="007F0FAA">
        <w:t xml:space="preserve">health </w:t>
      </w:r>
      <w:r w:rsidR="00674987">
        <w:t xml:space="preserve">crisis. </w:t>
      </w:r>
      <w:r w:rsidR="002B64C5">
        <w:t>M</w:t>
      </w:r>
      <w:r w:rsidR="00416ADB">
        <w:t>igrat</w:t>
      </w:r>
      <w:r w:rsidR="00674987">
        <w:t>ion</w:t>
      </w:r>
      <w:r w:rsidR="00416ADB">
        <w:t xml:space="preserve"> from coastal </w:t>
      </w:r>
      <w:r w:rsidR="00674987">
        <w:t>and</w:t>
      </w:r>
      <w:r w:rsidR="00416ADB">
        <w:t xml:space="preserve"> rural areas </w:t>
      </w:r>
      <w:r w:rsidR="007E06DB">
        <w:t>to safer urban areas</w:t>
      </w:r>
      <w:r w:rsidR="007973E6">
        <w:t xml:space="preserve"> </w:t>
      </w:r>
      <w:ins w:id="7" w:author="Craig Parker" w:date="2022-08-23T16:52:00Z">
        <w:r w:rsidR="0066051A">
          <w:t>are</w:t>
        </w:r>
      </w:ins>
      <w:del w:id="8" w:author="Craig Parker" w:date="2022-08-23T16:52:00Z">
        <w:r w:rsidR="007973E6" w:rsidDel="0066051A">
          <w:delText>is</w:delText>
        </w:r>
      </w:del>
      <w:r w:rsidR="007973E6">
        <w:t xml:space="preserve"> on the rise</w:t>
      </w:r>
      <w:r w:rsidR="007E06DB">
        <w:t xml:space="preserve">, </w:t>
      </w:r>
      <w:r w:rsidR="00F64D8B">
        <w:t>with</w:t>
      </w:r>
      <w:r w:rsidR="00D7269A">
        <w:t xml:space="preserve"> informa</w:t>
      </w:r>
      <w:r w:rsidR="00B654BE">
        <w:t xml:space="preserve">l settlements, </w:t>
      </w:r>
      <w:r w:rsidR="007E06DB">
        <w:t>overcrowding</w:t>
      </w:r>
      <w:r w:rsidR="00EF3587">
        <w:t xml:space="preserve"> and</w:t>
      </w:r>
      <w:r w:rsidR="00F659E9">
        <w:t xml:space="preserve"> </w:t>
      </w:r>
      <w:r w:rsidR="00785897">
        <w:t>unhygienic living conditions</w:t>
      </w:r>
      <w:r w:rsidR="00EF3587">
        <w:t xml:space="preserve"> </w:t>
      </w:r>
      <w:r w:rsidR="00811571">
        <w:t>further increasing the risk</w:t>
      </w:r>
      <w:r w:rsidR="00C755F6">
        <w:t xml:space="preserve"> of infectious diseases </w:t>
      </w:r>
      <w:r w:rsidR="00F64D8B">
        <w:t>and</w:t>
      </w:r>
      <w:r w:rsidR="00674987">
        <w:t xml:space="preserve"> the emergence of</w:t>
      </w:r>
      <w:r w:rsidR="0015730C">
        <w:t xml:space="preserve"> </w:t>
      </w:r>
      <w:proofErr w:type="spellStart"/>
      <w:r w:rsidR="0015730C">
        <w:t>zoonotic</w:t>
      </w:r>
      <w:r w:rsidR="00FF514D">
        <w:t>s</w:t>
      </w:r>
      <w:proofErr w:type="spellEnd"/>
      <w:r w:rsidR="00785897">
        <w:t xml:space="preserve"> </w:t>
      </w:r>
      <w:r w:rsidR="00411587">
        <w:fldChar w:fldCharType="begin">
          <w:fldData xml:space="preserve">PEVuZE5vdGU+PENpdGU+PEF1dGhvcj5JUENDPC9BdXRob3I+PFllYXI+MjggRmVicnVhcnkgMjAy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</w:fldData>
        </w:fldChar>
      </w:r>
      <w:r w:rsidR="00ED66DB">
        <w:instrText xml:space="preserve"> ADDIN EN.CITE </w:instrText>
      </w:r>
      <w:r w:rsidR="00ED66DB">
        <w:fldChar w:fldCharType="begin">
          <w:fldData xml:space="preserve">PEVuZE5vdGU+PENpdGU+PEF1dGhvcj5JUENDPC9BdXRob3I+PFllYXI+MjggRmVicnVhcnkgMjAy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</w:fldData>
        </w:fldChar>
      </w:r>
      <w:r w:rsidR="00ED66DB">
        <w:instrText xml:space="preserve"> ADDIN EN.CITE.DATA </w:instrText>
      </w:r>
      <w:r w:rsidR="00ED66DB">
        <w:fldChar w:fldCharType="end"/>
      </w:r>
      <w:r w:rsidR="00411587">
        <w:fldChar w:fldCharType="separate"/>
      </w:r>
      <w:r w:rsidR="00ED66DB" w:rsidRPr="00ED66DB">
        <w:rPr>
          <w:noProof/>
          <w:vertAlign w:val="superscript"/>
        </w:rPr>
        <w:t>1,3,13</w:t>
      </w:r>
      <w:r w:rsidR="00411587">
        <w:fldChar w:fldCharType="end"/>
      </w:r>
      <w:r w:rsidR="00CE1CAE">
        <w:t xml:space="preserve">. </w:t>
      </w:r>
      <w:r w:rsidR="00FE47E9" w:rsidRPr="00FE47E9">
        <w:t>H</w:t>
      </w:r>
      <w:r w:rsidR="00FE47E9" w:rsidRPr="001E246D">
        <w:t xml:space="preserve">ealth systems </w:t>
      </w:r>
      <w:r w:rsidR="00C237AE">
        <w:t xml:space="preserve">are also bearing the impact of climate change directly </w:t>
      </w:r>
      <w:r w:rsidR="00371E37">
        <w:t>as a result of</w:t>
      </w:r>
      <w:r w:rsidR="00FE47E9" w:rsidRPr="001E246D">
        <w:t xml:space="preserve"> infrastructural damage</w:t>
      </w:r>
      <w:r w:rsidR="00371E37">
        <w:t xml:space="preserve">, </w:t>
      </w:r>
      <w:r w:rsidR="00FE47E9" w:rsidRPr="001E246D">
        <w:t xml:space="preserve">interruptions </w:t>
      </w:r>
      <w:r w:rsidR="00371E37">
        <w:t>to</w:t>
      </w:r>
      <w:r w:rsidR="00FE47E9" w:rsidRPr="001E246D">
        <w:t xml:space="preserve"> information and supply chain systems</w:t>
      </w:r>
      <w:r w:rsidR="00371E37">
        <w:t xml:space="preserve"> etc</w:t>
      </w:r>
      <w:r w:rsidR="00523D59">
        <w:fldChar w:fldCharType="begin"/>
      </w:r>
      <w:r w:rsidR="00523D59">
        <w:instrText xml:space="preserve"> ADDIN EN.CITE &lt;EndNote&gt;&lt;Cite&gt;&lt;Author&gt;Africa&lt;/Author&gt;&lt;Year&gt;2022&lt;/Year&gt;&lt;RecNum&gt;197&lt;/RecNum&gt;&lt;DisplayText&gt;&lt;style face="superscript"&gt;2&lt;/style&gt;&lt;/DisplayText&gt;&lt;record&gt;&lt;rec-number&gt;197&lt;/rec-number&gt;&lt;foreign-keys&gt;&lt;key app="EN" db-id="2d0w2p2v5rva0ne0rw9p9ztpfadvf2vtz2zr" timestamp="1660645394"&gt;197&lt;/key&gt;&lt;/foreign-keys&gt;&lt;ref-type name="Web Page"&gt;12&lt;/ref-type&gt;&lt;contributors&gt;&lt;authors&gt;&lt;author&gt;World Health Organization regional office for Africa&lt;/author&gt;&lt;/authors&gt;&lt;/contributors&gt;&lt;titles&gt;&lt;title&gt;Africa faces rising climate-linked health emergencies&lt;/title&gt;&lt;/titles&gt;&lt;volume&gt;2022&lt;/volume&gt;&lt;number&gt;16082022&lt;/number&gt;&lt;dates&gt;&lt;year&gt;2022&lt;/year&gt;&lt;/dates&gt;&lt;urls&gt;&lt;related-urls&gt;&lt;url&gt;https://www.afro.who.int/news/africa-faces-rising-climate-linked-health-emergencies&lt;/url&gt;&lt;/related-urls&gt;&lt;/urls&gt;&lt;/record&gt;&lt;/Cite&gt;&lt;/EndNote&gt;</w:instrText>
      </w:r>
      <w:r w:rsidR="00523D59">
        <w:fldChar w:fldCharType="separate"/>
      </w:r>
      <w:r w:rsidR="00523D59" w:rsidRPr="00523D59">
        <w:rPr>
          <w:noProof/>
          <w:vertAlign w:val="superscript"/>
        </w:rPr>
        <w:t>2</w:t>
      </w:r>
      <w:r w:rsidR="00523D59">
        <w:fldChar w:fldCharType="end"/>
      </w:r>
      <w:r w:rsidR="00FE47E9" w:rsidRPr="001E246D">
        <w:t>.</w:t>
      </w:r>
      <w:r w:rsidR="00FE47E9" w:rsidRPr="00FE47E9">
        <w:t xml:space="preserve"> </w:t>
      </w:r>
    </w:p>
    <w:p w14:paraId="0BCDF6A1" w14:textId="2A1D221C" w:rsidR="00A82118" w:rsidRDefault="00121F6D" w:rsidP="00F45C43">
      <w:r>
        <w:t>T</w:t>
      </w:r>
      <w:r w:rsidR="00FE47E9">
        <w:t>he above</w:t>
      </w:r>
      <w:r w:rsidR="00FF514D">
        <w:t xml:space="preserve"> threat</w:t>
      </w:r>
      <w:r w:rsidR="00FE47E9">
        <w:t>ens</w:t>
      </w:r>
      <w:ins w:id="9" w:author="Craig Parker" w:date="2022-08-23T16:53:00Z">
        <w:r w:rsidR="003D6559">
          <w:t xml:space="preserve"> to undermine</w:t>
        </w:r>
      </w:ins>
      <w:r w:rsidR="00FE47E9">
        <w:t xml:space="preserve"> </w:t>
      </w:r>
      <w:r w:rsidR="0069038C">
        <w:t xml:space="preserve">the achievement of </w:t>
      </w:r>
      <w:r w:rsidR="004D5C69">
        <w:t xml:space="preserve">United Nations (UN) </w:t>
      </w:r>
      <w:r w:rsidR="0069038C">
        <w:t>sustainable development goals</w:t>
      </w:r>
      <w:r w:rsidR="004D5C69">
        <w:t xml:space="preserve"> (SDGs</w:t>
      </w:r>
      <w:r w:rsidR="009E4461">
        <w:t>)</w:t>
      </w:r>
      <w:r w:rsidR="000B140F">
        <w:t>, especially SDG</w:t>
      </w:r>
      <w:r w:rsidR="00667660">
        <w:t xml:space="preserve"> 1</w:t>
      </w:r>
      <w:r w:rsidR="000B140F">
        <w:t>:</w:t>
      </w:r>
      <w:r w:rsidR="00667660">
        <w:t xml:space="preserve"> </w:t>
      </w:r>
      <w:r w:rsidR="00667660" w:rsidRPr="000B140F">
        <w:rPr>
          <w:i/>
          <w:iCs/>
        </w:rPr>
        <w:t>ending poverty</w:t>
      </w:r>
      <w:r w:rsidR="009E4461">
        <w:t>;</w:t>
      </w:r>
      <w:r w:rsidR="00C97A95">
        <w:t xml:space="preserve"> </w:t>
      </w:r>
      <w:r w:rsidR="000B140F">
        <w:t xml:space="preserve">SDG </w:t>
      </w:r>
      <w:r w:rsidR="00C97A95">
        <w:t xml:space="preserve">2: </w:t>
      </w:r>
      <w:r w:rsidR="00C97A95" w:rsidRPr="000B140F">
        <w:rPr>
          <w:i/>
          <w:iCs/>
        </w:rPr>
        <w:t>ending hunger</w:t>
      </w:r>
      <w:r w:rsidR="00C97A95">
        <w:t xml:space="preserve"> </w:t>
      </w:r>
      <w:r w:rsidR="00315D1A">
        <w:t xml:space="preserve">and </w:t>
      </w:r>
      <w:r w:rsidR="000B140F">
        <w:t xml:space="preserve">SDG </w:t>
      </w:r>
      <w:r w:rsidR="00A46AF4">
        <w:t>3</w:t>
      </w:r>
      <w:r w:rsidR="00315D1A">
        <w:t xml:space="preserve">: </w:t>
      </w:r>
      <w:r w:rsidR="00E90392" w:rsidRPr="000B140F">
        <w:rPr>
          <w:i/>
          <w:iCs/>
        </w:rPr>
        <w:t>achieving good health and wellbeing</w:t>
      </w:r>
      <w:r w:rsidR="00E90392">
        <w:t xml:space="preserve"> by 2030</w:t>
      </w:r>
      <w:r w:rsidR="00E42547">
        <w:t>, with the latter reliant on intact and responsive health systems.</w:t>
      </w:r>
      <w:r w:rsidR="00FE47E9">
        <w:t xml:space="preserve"> </w:t>
      </w:r>
      <w:r w:rsidR="00B667EB">
        <w:t xml:space="preserve">More than ever before, there is a need to </w:t>
      </w:r>
      <w:r w:rsidR="00A870DB">
        <w:t xml:space="preserve">strengthen and </w:t>
      </w:r>
      <w:r w:rsidR="00B667EB">
        <w:t xml:space="preserve">build resilient healthcare systems </w:t>
      </w:r>
      <w:r w:rsidR="001B3DE4">
        <w:t xml:space="preserve">with increased capacity to absorb and </w:t>
      </w:r>
      <w:r w:rsidR="001C20D6">
        <w:t>withstand the impact of a worsening climate crisis</w:t>
      </w:r>
      <w:r w:rsidR="007F734A">
        <w:t>,</w:t>
      </w:r>
      <w:r w:rsidR="001C20D6">
        <w:t xml:space="preserve"> </w:t>
      </w:r>
      <w:r w:rsidR="00781EC1">
        <w:t xml:space="preserve">while </w:t>
      </w:r>
      <w:r w:rsidR="00763CE5">
        <w:t xml:space="preserve">delivering standard care </w:t>
      </w:r>
      <w:r w:rsidR="00335EE3">
        <w:t>and</w:t>
      </w:r>
      <w:r w:rsidR="00763CE5">
        <w:t xml:space="preserve"> </w:t>
      </w:r>
      <w:r w:rsidR="00781EC1">
        <w:t>managing</w:t>
      </w:r>
      <w:r w:rsidR="001C20D6">
        <w:t xml:space="preserve"> </w:t>
      </w:r>
      <w:r w:rsidR="00152CC1">
        <w:t xml:space="preserve">existing and </w:t>
      </w:r>
      <w:r w:rsidR="006B2A57">
        <w:t>emerging</w:t>
      </w:r>
      <w:r w:rsidR="001C20D6">
        <w:t xml:space="preserve"> pandemics. </w:t>
      </w:r>
    </w:p>
    <w:p w14:paraId="1A01DD01" w14:textId="25C4655B" w:rsidR="0023504F" w:rsidRDefault="00C96001" w:rsidP="00F45C43">
      <w:r>
        <w:t xml:space="preserve">A </w:t>
      </w:r>
      <w:r w:rsidR="00E40140">
        <w:t>well-resourced</w:t>
      </w:r>
      <w:r>
        <w:t xml:space="preserve"> health</w:t>
      </w:r>
      <w:r w:rsidR="00A43399">
        <w:t xml:space="preserve"> </w:t>
      </w:r>
      <w:r>
        <w:t xml:space="preserve">workforce </w:t>
      </w:r>
      <w:r w:rsidR="00A43399">
        <w:t>is at the c</w:t>
      </w:r>
      <w:r w:rsidR="00E40140">
        <w:t xml:space="preserve">ore </w:t>
      </w:r>
      <w:r w:rsidR="00A43399">
        <w:t xml:space="preserve">of health systems strengthening </w:t>
      </w:r>
      <w:r w:rsidR="00E40140">
        <w:t>and h</w:t>
      </w:r>
      <w:r w:rsidR="00300BB8">
        <w:t>ealth</w:t>
      </w:r>
      <w:r w:rsidR="00E40140">
        <w:t>care</w:t>
      </w:r>
      <w:r w:rsidR="00300BB8">
        <w:t xml:space="preserve"> professionals</w:t>
      </w:r>
      <w:r w:rsidR="002700D4">
        <w:t xml:space="preserve"> (HCPs)</w:t>
      </w:r>
      <w:r w:rsidR="0077460A">
        <w:t xml:space="preserve"> are </w:t>
      </w:r>
      <w:r w:rsidR="00300BB8">
        <w:t xml:space="preserve">critical to </w:t>
      </w:r>
      <w:r w:rsidR="00E40140">
        <w:t xml:space="preserve">building </w:t>
      </w:r>
      <w:r w:rsidR="00300BB8">
        <w:t>strong and resilient health</w:t>
      </w:r>
      <w:r w:rsidR="00E40140">
        <w:t>care</w:t>
      </w:r>
      <w:r w:rsidR="00300BB8">
        <w:t xml:space="preserve"> systems</w:t>
      </w:r>
      <w:r w:rsidR="009D4FE1">
        <w:t xml:space="preserve"> that can mitigate the impact</w:t>
      </w:r>
      <w:r w:rsidR="00727EBD">
        <w:t xml:space="preserve"> of climate </w:t>
      </w:r>
      <w:commentRangeStart w:id="10"/>
      <w:commentRangeStart w:id="11"/>
      <w:r w:rsidR="00727EBD">
        <w:t>change</w:t>
      </w:r>
      <w:commentRangeEnd w:id="10"/>
      <w:r w:rsidR="003D6559">
        <w:rPr>
          <w:rStyle w:val="CommentReference"/>
        </w:rPr>
        <w:commentReference w:id="10"/>
      </w:r>
      <w:commentRangeEnd w:id="11"/>
      <w:r w:rsidR="003D6559">
        <w:rPr>
          <w:rStyle w:val="CommentReference"/>
        </w:rPr>
        <w:commentReference w:id="11"/>
      </w:r>
      <w:r w:rsidR="00952B6C">
        <w:t xml:space="preserve">. </w:t>
      </w:r>
      <w:r w:rsidR="0019091B">
        <w:t xml:space="preserve">A climate </w:t>
      </w:r>
      <w:r w:rsidR="00F0561C">
        <w:t xml:space="preserve">health crisis </w:t>
      </w:r>
      <w:r w:rsidR="009A71CC">
        <w:t xml:space="preserve">response </w:t>
      </w:r>
      <w:r w:rsidR="00F0561C">
        <w:t xml:space="preserve">requires </w:t>
      </w:r>
      <w:r w:rsidR="002700D4">
        <w:t>HCPs</w:t>
      </w:r>
      <w:r w:rsidR="00F0561C">
        <w:t xml:space="preserve"> who are </w:t>
      </w:r>
      <w:r w:rsidR="00B10C47">
        <w:t xml:space="preserve">well informed and </w:t>
      </w:r>
      <w:proofErr w:type="gramStart"/>
      <w:r w:rsidR="00B10C47">
        <w:t xml:space="preserve">are </w:t>
      </w:r>
      <w:r w:rsidR="00F0561C">
        <w:t>able</w:t>
      </w:r>
      <w:r w:rsidR="001B3DE4">
        <w:t xml:space="preserve"> to</w:t>
      </w:r>
      <w:proofErr w:type="gramEnd"/>
      <w:r w:rsidR="001B3DE4">
        <w:t xml:space="preserve"> </w:t>
      </w:r>
      <w:r w:rsidR="00125BAC">
        <w:t>anticipate</w:t>
      </w:r>
      <w:r w:rsidR="00844C77">
        <w:t>, prevent</w:t>
      </w:r>
      <w:r w:rsidR="00125BAC">
        <w:t xml:space="preserve"> </w:t>
      </w:r>
      <w:r w:rsidR="00844C77">
        <w:t>and manage</w:t>
      </w:r>
      <w:r w:rsidR="001B3DE4">
        <w:t xml:space="preserve"> </w:t>
      </w:r>
      <w:r w:rsidR="004626A4">
        <w:t>challenges</w:t>
      </w:r>
      <w:r w:rsidR="001B3DE4">
        <w:t xml:space="preserve"> placed on</w:t>
      </w:r>
      <w:r w:rsidR="00E61864">
        <w:t xml:space="preserve"> themselves and on</w:t>
      </w:r>
      <w:r w:rsidR="001B3DE4">
        <w:t xml:space="preserve"> </w:t>
      </w:r>
      <w:r w:rsidR="00844C77">
        <w:t xml:space="preserve">health </w:t>
      </w:r>
      <w:r w:rsidR="00844C77">
        <w:lastRenderedPageBreak/>
        <w:t>systems</w:t>
      </w:r>
      <w:r w:rsidR="00EA47DE">
        <w:t xml:space="preserve"> </w:t>
      </w:r>
      <w:r w:rsidR="00DC1DE9">
        <w:t>due to climate change</w:t>
      </w:r>
      <w:r w:rsidR="00F45C43" w:rsidRPr="00F45C43">
        <w:t>.</w:t>
      </w:r>
      <w:r w:rsidR="00F45C43">
        <w:t xml:space="preserve"> </w:t>
      </w:r>
      <w:r w:rsidR="00727EBD">
        <w:t>The reality however, is that</w:t>
      </w:r>
      <w:r w:rsidR="009A71CC">
        <w:t xml:space="preserve"> </w:t>
      </w:r>
      <w:r w:rsidR="002700D4">
        <w:t>most HCPs</w:t>
      </w:r>
      <w:r w:rsidR="00183DAD">
        <w:t xml:space="preserve"> are</w:t>
      </w:r>
      <w:r w:rsidR="00B10C47">
        <w:t xml:space="preserve"> </w:t>
      </w:r>
      <w:r w:rsidR="00183DAD">
        <w:t>ill-</w:t>
      </w:r>
      <w:r w:rsidR="007B1AA8">
        <w:t xml:space="preserve">equipped to manage the escalating </w:t>
      </w:r>
      <w:r w:rsidR="00A6167C">
        <w:t xml:space="preserve">climate health </w:t>
      </w:r>
      <w:r w:rsidR="007B1AA8">
        <w:t xml:space="preserve">crisis. </w:t>
      </w:r>
      <w:r w:rsidR="004C6A72">
        <w:t>P</w:t>
      </w:r>
      <w:r w:rsidR="004D4854">
        <w:t xml:space="preserve">ublic </w:t>
      </w:r>
      <w:r w:rsidR="002700D4">
        <w:t>HCPs</w:t>
      </w:r>
      <w:r w:rsidR="004419A0">
        <w:t xml:space="preserve"> </w:t>
      </w:r>
      <w:r w:rsidR="00C85A4C">
        <w:t xml:space="preserve">are disproportionately affected </w:t>
      </w:r>
      <w:r w:rsidR="0011660E">
        <w:t>due to</w:t>
      </w:r>
      <w:r w:rsidR="00E9510D">
        <w:t xml:space="preserve"> diminished capacity</w:t>
      </w:r>
      <w:r w:rsidR="00210DB6">
        <w:t xml:space="preserve"> and support</w:t>
      </w:r>
      <w:r w:rsidR="00EB115B">
        <w:t xml:space="preserve"> </w:t>
      </w:r>
      <w:r w:rsidR="00E9510D">
        <w:t>to sufficiently respond</w:t>
      </w:r>
      <w:r w:rsidR="00C85A4C">
        <w:t xml:space="preserve"> </w:t>
      </w:r>
      <w:r w:rsidR="00E9510D">
        <w:t xml:space="preserve">to the crisis. </w:t>
      </w:r>
      <w:r w:rsidR="00664824">
        <w:t xml:space="preserve">Lack of </w:t>
      </w:r>
      <w:r w:rsidR="00C415B6">
        <w:t xml:space="preserve">information </w:t>
      </w:r>
      <w:r w:rsidR="00DD5EE4">
        <w:t xml:space="preserve">and awareness </w:t>
      </w:r>
      <w:r w:rsidR="00C415B6">
        <w:t>on the extent of the climate</w:t>
      </w:r>
      <w:r w:rsidR="00EB0537">
        <w:t xml:space="preserve"> health</w:t>
      </w:r>
      <w:r w:rsidR="00C415B6">
        <w:t xml:space="preserve"> </w:t>
      </w:r>
      <w:r w:rsidR="005A0DF4">
        <w:t xml:space="preserve">crisis and the urgent </w:t>
      </w:r>
      <w:r w:rsidR="006B6B8D">
        <w:t>need to respond compounds the problem</w:t>
      </w:r>
      <w:r w:rsidR="006F2093">
        <w:t>.</w:t>
      </w:r>
      <w:r w:rsidR="00727EBD">
        <w:t xml:space="preserve"> </w:t>
      </w:r>
      <w:r w:rsidR="006F2093">
        <w:t>L</w:t>
      </w:r>
      <w:r w:rsidR="00727EBD">
        <w:t xml:space="preserve">ack of clear </w:t>
      </w:r>
      <w:r w:rsidR="009C3C04">
        <w:t xml:space="preserve">climate health </w:t>
      </w:r>
      <w:r w:rsidR="00727EBD">
        <w:t>policy</w:t>
      </w:r>
      <w:r w:rsidR="006F2093">
        <w:t xml:space="preserve"> directives</w:t>
      </w:r>
      <w:r w:rsidR="00D9576C">
        <w:t xml:space="preserve"> and </w:t>
      </w:r>
      <w:r w:rsidR="009C3C04">
        <w:t>resources</w:t>
      </w:r>
      <w:r w:rsidR="006B6B8D">
        <w:t xml:space="preserve"> is a barrier towards effective planning and </w:t>
      </w:r>
      <w:r w:rsidR="00DD5EE4">
        <w:t>execution</w:t>
      </w:r>
      <w:r w:rsidR="006B6B8D">
        <w:t xml:space="preserve">. </w:t>
      </w:r>
      <w:r w:rsidR="0023504F" w:rsidRPr="0023504F">
        <w:t xml:space="preserve">Although some </w:t>
      </w:r>
      <w:r w:rsidR="002700D4">
        <w:t>HCPs</w:t>
      </w:r>
      <w:r w:rsidR="0023504F" w:rsidRPr="0023504F">
        <w:t xml:space="preserve"> in low-</w:t>
      </w:r>
      <w:r w:rsidR="002700D4">
        <w:t xml:space="preserve"> </w:t>
      </w:r>
      <w:r w:rsidR="0023504F" w:rsidRPr="0023504F">
        <w:t xml:space="preserve">middle income countries (LMICs) have a </w:t>
      </w:r>
      <w:commentRangeStart w:id="12"/>
      <w:r w:rsidR="0023504F" w:rsidRPr="0023504F">
        <w:t>perception</w:t>
      </w:r>
      <w:commentRangeEnd w:id="12"/>
      <w:r w:rsidR="003D6559">
        <w:rPr>
          <w:rStyle w:val="CommentReference"/>
        </w:rPr>
        <w:commentReference w:id="12"/>
      </w:r>
      <w:r w:rsidR="0023504F" w:rsidRPr="0023504F">
        <w:t xml:space="preserve"> of the climate change crisis</w:t>
      </w:r>
      <w:r w:rsidR="0023504F" w:rsidRPr="0023504F">
        <w:fldChar w:fldCharType="begin">
          <w:fldData xml:space="preserve">PEVuZE5vdGU+PENpdGU+PEF1dGhvcj5HcmVpYmUgQW5kZXJzZW48L0F1dGhvcj48WWVhcj4yMDIx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</w:fldData>
        </w:fldChar>
      </w:r>
      <w:r w:rsidR="0023504F" w:rsidRPr="0023504F">
        <w:instrText xml:space="preserve"> ADDIN EN.CITE </w:instrText>
      </w:r>
      <w:r w:rsidR="0023504F" w:rsidRPr="0023504F">
        <w:fldChar w:fldCharType="begin">
          <w:fldData xml:space="preserve">PEVuZE5vdGU+PENpdGU+PEF1dGhvcj5HcmVpYmUgQW5kZXJzZW48L0F1dGhvcj48WWVhcj4yMDIx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</w:fldData>
        </w:fldChar>
      </w:r>
      <w:r w:rsidR="0023504F" w:rsidRPr="0023504F">
        <w:instrText xml:space="preserve"> ADDIN EN.CITE.DATA </w:instrText>
      </w:r>
      <w:r w:rsidR="0023504F" w:rsidRPr="0023504F">
        <w:fldChar w:fldCharType="end"/>
      </w:r>
      <w:r w:rsidR="0023504F" w:rsidRPr="0023504F">
        <w:fldChar w:fldCharType="separate"/>
      </w:r>
      <w:r w:rsidR="0023504F" w:rsidRPr="0023504F">
        <w:rPr>
          <w:vertAlign w:val="superscript"/>
        </w:rPr>
        <w:t>9</w:t>
      </w:r>
      <w:r w:rsidR="0023504F" w:rsidRPr="0023504F">
        <w:fldChar w:fldCharType="end"/>
      </w:r>
      <w:r w:rsidR="0023504F" w:rsidRPr="0023504F">
        <w:t>,</w:t>
      </w:r>
      <w:r w:rsidR="0023504F">
        <w:t xml:space="preserve"> </w:t>
      </w:r>
      <w:ins w:id="13" w:author="Craig Parker" w:date="2022-08-23T16:55:00Z">
        <w:r w:rsidR="003D6559">
          <w:t xml:space="preserve"> </w:t>
        </w:r>
      </w:ins>
      <w:r w:rsidR="0023504F">
        <w:t>c</w:t>
      </w:r>
      <w:r w:rsidR="00C4585A">
        <w:t xml:space="preserve">limate </w:t>
      </w:r>
      <w:r w:rsidR="002700D4">
        <w:t xml:space="preserve">change </w:t>
      </w:r>
      <w:r w:rsidR="0023504F">
        <w:t xml:space="preserve">and </w:t>
      </w:r>
      <w:r w:rsidR="00C4585A">
        <w:t xml:space="preserve">health advocacy </w:t>
      </w:r>
      <w:proofErr w:type="gramStart"/>
      <w:r w:rsidR="0023504F">
        <w:t>is</w:t>
      </w:r>
      <w:proofErr w:type="gramEnd"/>
      <w:r w:rsidR="0023504F">
        <w:t xml:space="preserve"> </w:t>
      </w:r>
      <w:r w:rsidR="001E3617">
        <w:t xml:space="preserve">limited to </w:t>
      </w:r>
      <w:r w:rsidR="0023504F">
        <w:t>developed</w:t>
      </w:r>
      <w:r w:rsidR="001E3617">
        <w:t xml:space="preserve"> countries</w:t>
      </w:r>
      <w:r w:rsidR="0023504F">
        <w:t xml:space="preserve"> despite the</w:t>
      </w:r>
      <w:r w:rsidR="002700D4">
        <w:t xml:space="preserve"> urgent</w:t>
      </w:r>
      <w:r w:rsidR="0023504F">
        <w:t xml:space="preserve"> need for climate justice advocacy </w:t>
      </w:r>
      <w:r w:rsidR="002700D4">
        <w:t xml:space="preserve">groups </w:t>
      </w:r>
      <w:r w:rsidR="00F65325">
        <w:t xml:space="preserve">led by HCPs </w:t>
      </w:r>
      <w:r w:rsidR="0023504F">
        <w:t>in developing countries.</w:t>
      </w:r>
    </w:p>
    <w:p w14:paraId="11D6332F" w14:textId="140F883F" w:rsidR="00E261B3" w:rsidRDefault="0023504F" w:rsidP="00F45C43">
      <w:r>
        <w:t>More than ever, t</w:t>
      </w:r>
      <w:r w:rsidR="001E42E9" w:rsidRPr="001E42E9">
        <w:t>here is a</w:t>
      </w:r>
      <w:r w:rsidR="001E42E9">
        <w:t>n urgent</w:t>
      </w:r>
      <w:r w:rsidR="001E42E9" w:rsidRPr="001E42E9">
        <w:t xml:space="preserve"> need to develop </w:t>
      </w:r>
      <w:r w:rsidR="00F65325">
        <w:t xml:space="preserve">so called </w:t>
      </w:r>
      <w:r w:rsidR="0059123B">
        <w:t>c</w:t>
      </w:r>
      <w:r w:rsidR="0059123B" w:rsidRPr="0059123B">
        <w:t xml:space="preserve">limate and </w:t>
      </w:r>
      <w:r w:rsidR="0059123B">
        <w:t>e</w:t>
      </w:r>
      <w:r w:rsidR="0059123B" w:rsidRPr="0059123B">
        <w:t xml:space="preserve">nvironmental </w:t>
      </w:r>
      <w:r w:rsidR="0059123B">
        <w:t>c</w:t>
      </w:r>
      <w:r w:rsidR="0059123B" w:rsidRPr="0059123B">
        <w:t xml:space="preserve">hange and </w:t>
      </w:r>
      <w:r w:rsidR="0059123B">
        <w:t>h</w:t>
      </w:r>
      <w:r w:rsidR="0059123B" w:rsidRPr="0059123B">
        <w:t xml:space="preserve">ealth (CECH) </w:t>
      </w:r>
      <w:r w:rsidR="001E42E9" w:rsidRPr="001E42E9">
        <w:t xml:space="preserve">competent </w:t>
      </w:r>
      <w:r w:rsidR="00F65325">
        <w:t>HCPs</w:t>
      </w:r>
      <w:r w:rsidR="001E42E9" w:rsidRPr="001E42E9">
        <w:t xml:space="preserve"> to manage </w:t>
      </w:r>
      <w:r>
        <w:t>the i</w:t>
      </w:r>
      <w:r w:rsidR="001E42E9" w:rsidRPr="001E42E9">
        <w:t>mpact of climate change on health</w:t>
      </w:r>
      <w:r w:rsidR="001E42E9" w:rsidRPr="001E42E9">
        <w:fldChar w:fldCharType="begin"/>
      </w:r>
      <w:r w:rsidR="00ED66DB">
        <w:instrText xml:space="preserve"> ADDIN EN.CITE &lt;EndNote&gt;&lt;Cite&gt;&lt;Author&gt;Jagals&lt;/Author&gt;&lt;Year&gt;2021&lt;/Year&gt;&lt;RecNum&gt;199&lt;/RecNum&gt;&lt;DisplayText&gt;&lt;style face="superscript"&gt;14&lt;/style&gt;&lt;/DisplayText&gt;&lt;record&gt;&lt;rec-number&gt;199&lt;/rec-number&gt;&lt;foreign-keys&gt;&lt;key app="EN" db-id="2d0w2p2v5rva0ne0rw9p9ztpfadvf2vtz2zr" timestamp="1660651824"&gt;199&lt;/key&gt;&lt;/foreign-keys&gt;&lt;ref-type name="Journal Article"&gt;17&lt;/ref-type&gt;&lt;contributors&gt;&lt;authors&gt;&lt;author&gt;Jagals, Paul&lt;/author&gt;&lt;author&gt;Ebi, Kristie&lt;/author&gt;&lt;/authors&gt;&lt;/contributors&gt;&lt;titles&gt;&lt;title&gt;Core Competencies for Health Workers to Deal with Climate and Environmental Change&lt;/title&gt;&lt;secondary-title&gt;International Journal of Environmental Research and Public Health&lt;/secondary-title&gt;&lt;/titles&gt;&lt;periodical&gt;&lt;full-title&gt;International Journal of Environmental Research and Public Health&lt;/full-title&gt;&lt;/periodical&gt;&lt;pages&gt;3849&lt;/pages&gt;&lt;volume&gt;18&lt;/volume&gt;&lt;number&gt;8&lt;/number&gt;&lt;dates&gt;&lt;year&gt;2021&lt;/year&gt;&lt;/dates&gt;&lt;isbn&gt;1660-4601&lt;/isbn&gt;&lt;accession-num&gt;doi:10.3390/ijerph18083849&lt;/accession-num&gt;&lt;urls&gt;&lt;related-urls&gt;&lt;url&gt;https://www.mdpi.com/1660-4601/18/8/3849&lt;/url&gt;&lt;/related-urls&gt;&lt;/urls&gt;&lt;/record&gt;&lt;/Cite&gt;&lt;Cite&gt;&lt;Author&gt;Jagals&lt;/Author&gt;&lt;Year&gt;2021&lt;/Year&gt;&lt;RecNum&gt;199&lt;/RecNum&gt;&lt;record&gt;&lt;rec-number&gt;199&lt;/rec-number&gt;&lt;foreign-keys&gt;&lt;key app="EN" db-id="2d0w2p2v5rva0ne0rw9p9ztpfadvf2vtz2zr" timestamp="1660651824"&gt;199&lt;/key&gt;&lt;/foreign-keys&gt;&lt;ref-type name="Journal Article"&gt;17&lt;/ref-type&gt;&lt;contributors&gt;&lt;authors&gt;&lt;author&gt;Jagals, Paul&lt;/author&gt;&lt;author&gt;Ebi, Kristie&lt;/author&gt;&lt;/authors&gt;&lt;/contributors&gt;&lt;titles&gt;&lt;title&gt;Core Competencies for Health Workers to Deal with Climate and Environmental Change&lt;/title&gt;&lt;secondary-title&gt;International Journal of Environmental Research and Public Health&lt;/secondary-title&gt;&lt;/titles&gt;&lt;periodical&gt;&lt;full-title&gt;International Journal of Environmental Research and Public Health&lt;/full-title&gt;&lt;/periodical&gt;&lt;pages&gt;3849&lt;/pages&gt;&lt;volume&gt;18&lt;/volume&gt;&lt;number&gt;8&lt;/number&gt;&lt;dates&gt;&lt;year&gt;2021&lt;/year&gt;&lt;/dates&gt;&lt;isbn&gt;1660-4601&lt;/isbn&gt;&lt;accession-num&gt;doi:10.3390/ijerph18083849&lt;/accession-num&gt;&lt;urls&gt;&lt;related-urls&gt;&lt;url&gt;https://www.mdpi.com/1660-4601/18/8/3849&lt;/url&gt;&lt;/related-urls&gt;&lt;/urls&gt;&lt;/record&gt;&lt;/Cite&gt;&lt;/EndNote&gt;</w:instrText>
      </w:r>
      <w:r w:rsidR="001E42E9" w:rsidRPr="001E42E9">
        <w:fldChar w:fldCharType="separate"/>
      </w:r>
      <w:r w:rsidR="00ED66DB" w:rsidRPr="00ED66DB">
        <w:rPr>
          <w:noProof/>
          <w:vertAlign w:val="superscript"/>
        </w:rPr>
        <w:t>14</w:t>
      </w:r>
      <w:r w:rsidR="001E42E9" w:rsidRPr="001E42E9">
        <w:fldChar w:fldCharType="end"/>
      </w:r>
      <w:r w:rsidR="001E42E9">
        <w:t xml:space="preserve">. </w:t>
      </w:r>
      <w:r w:rsidR="00A00CB2">
        <w:t>T</w:t>
      </w:r>
      <w:r w:rsidR="00EA4A86">
        <w:t>here i</w:t>
      </w:r>
      <w:r w:rsidR="00A00CB2">
        <w:t xml:space="preserve">s </w:t>
      </w:r>
      <w:r w:rsidR="00CA79C7">
        <w:t xml:space="preserve">also </w:t>
      </w:r>
      <w:r w:rsidR="00A00CB2">
        <w:t xml:space="preserve">a need </w:t>
      </w:r>
      <w:r w:rsidR="00B32A46">
        <w:t>for</w:t>
      </w:r>
      <w:r w:rsidR="00CA79C7">
        <w:t xml:space="preserve"> </w:t>
      </w:r>
      <w:r w:rsidR="009018E0">
        <w:t>HCPs</w:t>
      </w:r>
      <w:r w:rsidR="00063760">
        <w:t xml:space="preserve"> to </w:t>
      </w:r>
      <w:r w:rsidR="00CA79C7">
        <w:t>contribute to the</w:t>
      </w:r>
      <w:r w:rsidR="005E21D6">
        <w:t xml:space="preserve"> body of knowledge</w:t>
      </w:r>
      <w:r w:rsidR="00B32A46">
        <w:t xml:space="preserve"> on the impact of </w:t>
      </w:r>
      <w:r w:rsidR="000051F9">
        <w:t xml:space="preserve">climate change </w:t>
      </w:r>
      <w:r w:rsidR="00B32A46">
        <w:t>on the</w:t>
      </w:r>
      <w:r w:rsidR="000051F9">
        <w:t xml:space="preserve"> health</w:t>
      </w:r>
      <w:r w:rsidR="00B32A46">
        <w:t xml:space="preserve"> of </w:t>
      </w:r>
      <w:r w:rsidR="00FA4C55">
        <w:t>vulnerable populations</w:t>
      </w:r>
      <w:r w:rsidR="000051F9">
        <w:t xml:space="preserve"> in LMICs. </w:t>
      </w:r>
      <w:r w:rsidR="00CA79C7">
        <w:t>S</w:t>
      </w:r>
      <w:r w:rsidR="00DD15E5">
        <w:t xml:space="preserve">tudies </w:t>
      </w:r>
      <w:r w:rsidR="00CA79C7">
        <w:t>need to include</w:t>
      </w:r>
      <w:r w:rsidR="00883D2B">
        <w:t xml:space="preserve"> </w:t>
      </w:r>
      <w:r w:rsidR="00DD15E5">
        <w:t>causal</w:t>
      </w:r>
      <w:r w:rsidR="00883D2B">
        <w:t xml:space="preserve"> </w:t>
      </w:r>
      <w:r w:rsidR="008C341C">
        <w:t>link</w:t>
      </w:r>
      <w:r w:rsidR="00DD15E5">
        <w:t xml:space="preserve">s and </w:t>
      </w:r>
      <w:r w:rsidR="002070BA">
        <w:t xml:space="preserve">clinical pathways </w:t>
      </w:r>
      <w:r w:rsidR="00DD15E5">
        <w:t xml:space="preserve">of climate </w:t>
      </w:r>
      <w:r w:rsidR="00CA79C7">
        <w:t xml:space="preserve">and </w:t>
      </w:r>
      <w:r w:rsidR="00DD15E5">
        <w:t>health disease,</w:t>
      </w:r>
      <w:r w:rsidR="002070BA">
        <w:t xml:space="preserve"> </w:t>
      </w:r>
      <w:proofErr w:type="gramStart"/>
      <w:r w:rsidR="002070BA">
        <w:t>e.g.</w:t>
      </w:r>
      <w:proofErr w:type="gramEnd"/>
      <w:r w:rsidR="002070BA">
        <w:t xml:space="preserve"> heat and health</w:t>
      </w:r>
      <w:r w:rsidR="00D42BC8">
        <w:t>,</w:t>
      </w:r>
      <w:r w:rsidR="00DD15E5">
        <w:t xml:space="preserve"> to better understand t</w:t>
      </w:r>
      <w:r w:rsidR="00425E82">
        <w:t>he pathophysiology</w:t>
      </w:r>
      <w:r w:rsidR="00D42BC8">
        <w:t>, prevention</w:t>
      </w:r>
      <w:r w:rsidR="00425E82">
        <w:t xml:space="preserve"> and management thereof</w:t>
      </w:r>
      <w:r w:rsidR="00FA4C55">
        <w:t xml:space="preserve"> </w:t>
      </w:r>
      <w:r w:rsidR="000421C7">
        <w:t>and</w:t>
      </w:r>
      <w:r w:rsidR="000B30C4">
        <w:t xml:space="preserve"> evidence to support the effectiveness </w:t>
      </w:r>
      <w:r w:rsidR="00FD1F4F">
        <w:t xml:space="preserve">and efficacy </w:t>
      </w:r>
      <w:r w:rsidR="000B30C4">
        <w:t xml:space="preserve">of proposed </w:t>
      </w:r>
      <w:r w:rsidR="005A168E">
        <w:t xml:space="preserve">climate and health </w:t>
      </w:r>
      <w:r w:rsidR="000B30C4">
        <w:t>interventions</w:t>
      </w:r>
      <w:r w:rsidR="00A6740B" w:rsidRPr="00A6740B">
        <w:fldChar w:fldCharType="begin">
          <w:fldData xml:space="preserve">PEVuZE5vdGU+PENpdGU+PEF1dGhvcj5EdXByYXo8L0F1dGhvcj48WWVhcj4yMDIxPC9ZZWFyPjxS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</w:fldData>
        </w:fldChar>
      </w:r>
      <w:r w:rsidR="00ED66DB">
        <w:instrText xml:space="preserve"> ADDIN EN.CITE </w:instrText>
      </w:r>
      <w:r w:rsidR="00ED66DB">
        <w:fldChar w:fldCharType="begin">
          <w:fldData xml:space="preserve">PEVuZE5vdGU+PENpdGU+PEF1dGhvcj5EdXByYXo8L0F1dGhvcj48WWVhcj4yMDIxPC9ZZWFyPjxS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</w:fldData>
        </w:fldChar>
      </w:r>
      <w:r w:rsidR="00ED66DB">
        <w:instrText xml:space="preserve"> ADDIN EN.CITE.DATA </w:instrText>
      </w:r>
      <w:r w:rsidR="00ED66DB">
        <w:fldChar w:fldCharType="end"/>
      </w:r>
      <w:r w:rsidR="00A6740B" w:rsidRPr="00A6740B">
        <w:fldChar w:fldCharType="separate"/>
      </w:r>
      <w:r w:rsidR="00ED66DB" w:rsidRPr="00ED66DB">
        <w:rPr>
          <w:noProof/>
          <w:vertAlign w:val="superscript"/>
        </w:rPr>
        <w:t>9,15</w:t>
      </w:r>
      <w:r w:rsidR="00A6740B" w:rsidRPr="00A6740B">
        <w:fldChar w:fldCharType="end"/>
      </w:r>
      <w:r w:rsidR="00620BCD">
        <w:t>.</w:t>
      </w:r>
    </w:p>
    <w:p w14:paraId="55B49CD2" w14:textId="25EAF6D4" w:rsidR="00801697" w:rsidRDefault="00063760">
      <w:r>
        <w:t>A</w:t>
      </w:r>
      <w:r w:rsidR="00C868A4" w:rsidRPr="00C868A4">
        <w:t xml:space="preserve">n adequate response to the impact of climate change on health requires </w:t>
      </w:r>
      <w:r w:rsidR="000339D7">
        <w:t>a</w:t>
      </w:r>
      <w:r w:rsidR="002D0767">
        <w:t xml:space="preserve"> </w:t>
      </w:r>
      <w:r w:rsidR="00FD1F4F">
        <w:t>non-traditional approach</w:t>
      </w:r>
      <w:r w:rsidR="002D0767">
        <w:t xml:space="preserve"> that </w:t>
      </w:r>
      <w:r w:rsidR="002F3687">
        <w:t>embrace</w:t>
      </w:r>
      <w:r w:rsidR="00C868A4" w:rsidRPr="00C868A4">
        <w:t xml:space="preserve"> broader</w:t>
      </w:r>
      <w:r w:rsidR="005A168E">
        <w:t>,</w:t>
      </w:r>
      <w:r w:rsidR="00C868A4" w:rsidRPr="00C868A4">
        <w:t xml:space="preserve"> </w:t>
      </w:r>
      <w:r w:rsidR="005A168E">
        <w:t>trans</w:t>
      </w:r>
      <w:r w:rsidR="00C868A4" w:rsidRPr="00C868A4">
        <w:t>disciplinary</w:t>
      </w:r>
      <w:r w:rsidR="00DF2781">
        <w:t xml:space="preserve"> team</w:t>
      </w:r>
      <w:r w:rsidR="00455798">
        <w:t>s</w:t>
      </w:r>
      <w:r w:rsidR="00C868A4" w:rsidRPr="00C868A4">
        <w:t xml:space="preserve"> </w:t>
      </w:r>
      <w:r w:rsidR="00455798">
        <w:t>and</w:t>
      </w:r>
      <w:r w:rsidR="00C868A4" w:rsidRPr="00C868A4">
        <w:t xml:space="preserve"> multi-stakeholders outside of health. This includes </w:t>
      </w:r>
      <w:r w:rsidR="00D82A6B">
        <w:t>collaborations</w:t>
      </w:r>
      <w:r w:rsidR="00DF2781">
        <w:t xml:space="preserve"> and </w:t>
      </w:r>
      <w:r w:rsidR="005A26E5">
        <w:t xml:space="preserve">the establishment of </w:t>
      </w:r>
      <w:r w:rsidR="00DF2781">
        <w:t>knowledge sharing</w:t>
      </w:r>
      <w:r w:rsidR="000339D7">
        <w:t xml:space="preserve"> </w:t>
      </w:r>
      <w:r w:rsidR="00C156E7">
        <w:t xml:space="preserve">platforms </w:t>
      </w:r>
      <w:r w:rsidR="000339D7">
        <w:t>with</w:t>
      </w:r>
      <w:r w:rsidR="00D82A6B">
        <w:t xml:space="preserve"> expert</w:t>
      </w:r>
      <w:r w:rsidR="006872C6">
        <w:t>s outs</w:t>
      </w:r>
      <w:r w:rsidR="0043437F">
        <w:t xml:space="preserve">ide of the healthcare </w:t>
      </w:r>
      <w:commentRangeStart w:id="14"/>
      <w:r w:rsidR="0043437F">
        <w:t>industry</w:t>
      </w:r>
      <w:commentRangeEnd w:id="14"/>
      <w:r w:rsidR="003D6559">
        <w:rPr>
          <w:rStyle w:val="CommentReference"/>
        </w:rPr>
        <w:commentReference w:id="14"/>
      </w:r>
      <w:r w:rsidR="00D82A6B">
        <w:t>,</w:t>
      </w:r>
      <w:r w:rsidR="00C868A4" w:rsidRPr="00C868A4">
        <w:t xml:space="preserve"> </w:t>
      </w:r>
      <w:proofErr w:type="gramStart"/>
      <w:r w:rsidR="00C868A4" w:rsidRPr="00C868A4">
        <w:t>e.g.</w:t>
      </w:r>
      <w:proofErr w:type="gramEnd"/>
      <w:r w:rsidR="00C868A4" w:rsidRPr="00C868A4">
        <w:t xml:space="preserve"> environmentalists, climatologists, engineers etc.</w:t>
      </w:r>
      <w:r w:rsidR="005A26E5">
        <w:t>,</w:t>
      </w:r>
      <w:r w:rsidR="00C868A4" w:rsidRPr="00C868A4">
        <w:t xml:space="preserve"> to develop </w:t>
      </w:r>
      <w:r w:rsidR="00DD4D18">
        <w:t xml:space="preserve">a better understanding </w:t>
      </w:r>
      <w:r w:rsidR="00C868A4" w:rsidRPr="00C868A4">
        <w:t xml:space="preserve">and </w:t>
      </w:r>
      <w:r w:rsidR="00DD4D18">
        <w:t xml:space="preserve">to </w:t>
      </w:r>
      <w:r w:rsidR="0043437F">
        <w:t xml:space="preserve">jointly </w:t>
      </w:r>
      <w:r w:rsidR="00C868A4" w:rsidRPr="00C868A4">
        <w:t xml:space="preserve">implement </w:t>
      </w:r>
      <w:r w:rsidR="005A168E">
        <w:t xml:space="preserve">comprehensive climate change </w:t>
      </w:r>
      <w:r w:rsidR="00C868A4" w:rsidRPr="00C868A4">
        <w:t xml:space="preserve">adaptation-mitigation </w:t>
      </w:r>
      <w:r w:rsidR="005A168E">
        <w:t xml:space="preserve">health </w:t>
      </w:r>
      <w:r w:rsidR="00C868A4" w:rsidRPr="00C868A4">
        <w:t>interventions</w:t>
      </w:r>
      <w:r w:rsidR="000339D7">
        <w:t>.</w:t>
      </w:r>
      <w:r w:rsidR="00C868A4" w:rsidRPr="00C868A4">
        <w:t xml:space="preserve"> </w:t>
      </w:r>
      <w:r w:rsidR="000339D7">
        <w:t>M</w:t>
      </w:r>
      <w:r w:rsidR="00C868A4" w:rsidRPr="00C868A4">
        <w:t>ost</w:t>
      </w:r>
      <w:r w:rsidR="00D72240">
        <w:t xml:space="preserve"> </w:t>
      </w:r>
      <w:r w:rsidR="00132717">
        <w:t>academic</w:t>
      </w:r>
      <w:r w:rsidR="00D72240">
        <w:t xml:space="preserve"> institutes </w:t>
      </w:r>
      <w:r w:rsidR="00E261B3">
        <w:t xml:space="preserve">have yet to embrace this approach to learning and so most </w:t>
      </w:r>
      <w:r w:rsidR="00132717">
        <w:t>HCPs</w:t>
      </w:r>
      <w:r w:rsidR="00E261B3">
        <w:t xml:space="preserve"> </w:t>
      </w:r>
      <w:r w:rsidR="00132717">
        <w:t xml:space="preserve">graduate without exposure to </w:t>
      </w:r>
      <w:r w:rsidR="008D39FA">
        <w:t>comprehen</w:t>
      </w:r>
      <w:r w:rsidR="00C729AA">
        <w:t xml:space="preserve">sive </w:t>
      </w:r>
      <w:r w:rsidR="007F0C9E">
        <w:t>transdisciplinary approaches</w:t>
      </w:r>
      <w:r w:rsidR="00B908EE">
        <w:t xml:space="preserve"> to </w:t>
      </w:r>
      <w:r w:rsidR="00537ED4">
        <w:t xml:space="preserve">tackling </w:t>
      </w:r>
      <w:r w:rsidR="00B908EE">
        <w:t xml:space="preserve">climate </w:t>
      </w:r>
      <w:commentRangeStart w:id="15"/>
      <w:r w:rsidR="00B908EE">
        <w:t>change</w:t>
      </w:r>
      <w:commentRangeEnd w:id="15"/>
      <w:r w:rsidR="008A5BA6">
        <w:rPr>
          <w:rStyle w:val="CommentReference"/>
        </w:rPr>
        <w:commentReference w:id="15"/>
      </w:r>
      <w:r w:rsidR="00B908EE">
        <w:t>.</w:t>
      </w:r>
    </w:p>
    <w:p w14:paraId="19E701E7" w14:textId="5E801B80" w:rsidR="00067D64" w:rsidRDefault="00801697">
      <w:r>
        <w:t>E</w:t>
      </w:r>
      <w:r w:rsidR="00AA3724">
        <w:t xml:space="preserve">vidence is </w:t>
      </w:r>
      <w:r w:rsidR="00640BCA">
        <w:t>mounting</w:t>
      </w:r>
      <w:r w:rsidR="00AA3724">
        <w:t xml:space="preserve"> o</w:t>
      </w:r>
      <w:r w:rsidR="005737C7">
        <w:t>n</w:t>
      </w:r>
      <w:r w:rsidR="00AA3724">
        <w:t xml:space="preserve"> </w:t>
      </w:r>
      <w:r w:rsidR="006F238C">
        <w:t xml:space="preserve">the </w:t>
      </w:r>
      <w:r w:rsidR="00707BC3">
        <w:t>direct impact</w:t>
      </w:r>
      <w:r w:rsidR="0011660E">
        <w:t xml:space="preserve"> of </w:t>
      </w:r>
      <w:r w:rsidR="00E20E22">
        <w:t>climate change on the physical and mental wellbeing</w:t>
      </w:r>
      <w:r w:rsidR="00707BC3">
        <w:t xml:space="preserve"> </w:t>
      </w:r>
      <w:r w:rsidR="00C634FF">
        <w:t>of</w:t>
      </w:r>
      <w:r w:rsidR="00707BC3">
        <w:t xml:space="preserve"> </w:t>
      </w:r>
      <w:commentRangeStart w:id="16"/>
      <w:r w:rsidR="00225C5D">
        <w:t>HCPs</w:t>
      </w:r>
      <w:commentRangeEnd w:id="16"/>
      <w:r w:rsidR="008A5BA6">
        <w:rPr>
          <w:rStyle w:val="CommentReference"/>
        </w:rPr>
        <w:commentReference w:id="16"/>
      </w:r>
      <w:r w:rsidR="00707BC3">
        <w:t xml:space="preserve">. </w:t>
      </w:r>
      <w:r w:rsidR="00A249B4">
        <w:t xml:space="preserve">HCPs are often exposed to </w:t>
      </w:r>
      <w:r w:rsidR="000A02FD">
        <w:t>hazardous climate related</w:t>
      </w:r>
      <w:r w:rsidR="00F77F9F">
        <w:t xml:space="preserve"> </w:t>
      </w:r>
      <w:r w:rsidR="00A249B4">
        <w:t>working condition</w:t>
      </w:r>
      <w:r w:rsidR="000A02FD">
        <w:t>s</w:t>
      </w:r>
      <w:r w:rsidR="00FE1469">
        <w:t>, for example</w:t>
      </w:r>
      <w:r w:rsidR="00B11BD7">
        <w:t xml:space="preserve"> </w:t>
      </w:r>
      <w:r w:rsidR="005B5CD3">
        <w:t>excessive</w:t>
      </w:r>
      <w:r w:rsidR="006F238C">
        <w:t xml:space="preserve"> heat</w:t>
      </w:r>
      <w:r w:rsidR="005B5CD3">
        <w:t xml:space="preserve"> </w:t>
      </w:r>
      <w:r w:rsidR="00CE3034">
        <w:t>in</w:t>
      </w:r>
      <w:r w:rsidR="00F77F9F">
        <w:t xml:space="preserve"> </w:t>
      </w:r>
      <w:r w:rsidR="000A02FD">
        <w:t xml:space="preserve">labour and </w:t>
      </w:r>
      <w:r w:rsidR="00CE3034">
        <w:t>neonatal units</w:t>
      </w:r>
      <w:r w:rsidR="00F77F9F">
        <w:t xml:space="preserve">, </w:t>
      </w:r>
      <w:r w:rsidR="00E11FF1">
        <w:t xml:space="preserve">exposure to adverse weather elements </w:t>
      </w:r>
      <w:r w:rsidR="000A02FD">
        <w:t>delivering</w:t>
      </w:r>
      <w:r w:rsidR="00E11FF1">
        <w:t xml:space="preserve"> community</w:t>
      </w:r>
      <w:r w:rsidR="000A02FD">
        <w:t>-based</w:t>
      </w:r>
      <w:r w:rsidR="00E11FF1">
        <w:t xml:space="preserve"> </w:t>
      </w:r>
      <w:r w:rsidR="002453F1">
        <w:t xml:space="preserve">health </w:t>
      </w:r>
      <w:r w:rsidR="00C542F5">
        <w:t>services.</w:t>
      </w:r>
      <w:r w:rsidR="00CE3034">
        <w:t xml:space="preserve"> </w:t>
      </w:r>
      <w:r w:rsidR="00696DA6">
        <w:t>The i</w:t>
      </w:r>
      <w:r w:rsidR="005120E2">
        <w:t>nfrastructu</w:t>
      </w:r>
      <w:r w:rsidR="00696DA6">
        <w:t>re of</w:t>
      </w:r>
      <w:r w:rsidR="005120E2">
        <w:t xml:space="preserve"> most public health facilities </w:t>
      </w:r>
      <w:r w:rsidR="009E7294">
        <w:t>ha</w:t>
      </w:r>
      <w:r w:rsidR="00696DA6">
        <w:t>s</w:t>
      </w:r>
      <w:r w:rsidR="009E7294">
        <w:t xml:space="preserve"> not been </w:t>
      </w:r>
      <w:r w:rsidR="00696DA6">
        <w:t xml:space="preserve">designed </w:t>
      </w:r>
      <w:r w:rsidR="009E7294">
        <w:t>to withstand</w:t>
      </w:r>
      <w:r w:rsidR="00F76550">
        <w:t xml:space="preserve"> rising temperatures and may compound the problem, for example </w:t>
      </w:r>
      <w:r w:rsidR="0045123D">
        <w:t>the presence of steel rods</w:t>
      </w:r>
      <w:r w:rsidR="00F76550">
        <w:t xml:space="preserve"> that absorb heat</w:t>
      </w:r>
      <w:r w:rsidR="007349DF">
        <w:t xml:space="preserve">, poorly ventilated rooms and </w:t>
      </w:r>
      <w:r w:rsidR="00067D64">
        <w:t>lack of proper airflow</w:t>
      </w:r>
      <w:r w:rsidR="003F0264">
        <w:t xml:space="preserve"> design</w:t>
      </w:r>
      <w:r w:rsidR="000F7D1A">
        <w:t xml:space="preserve"> within clinics</w:t>
      </w:r>
      <w:r w:rsidR="003F0264">
        <w:t xml:space="preserve"> </w:t>
      </w:r>
      <w:r w:rsidR="003C76FD">
        <w:t xml:space="preserve">with high humidity and </w:t>
      </w:r>
      <w:r w:rsidR="00837F41">
        <w:t>inability to clear infectious organisms</w:t>
      </w:r>
      <w:r w:rsidR="00067D64">
        <w:t xml:space="preserve">. </w:t>
      </w:r>
      <w:r w:rsidR="00C542F5">
        <w:t xml:space="preserve">These work environments </w:t>
      </w:r>
      <w:r w:rsidR="005060EA">
        <w:t xml:space="preserve">can intensify the impact of adverse weather </w:t>
      </w:r>
      <w:r w:rsidR="00317F43">
        <w:t>and result in</w:t>
      </w:r>
      <w:r w:rsidR="00C542F5">
        <w:t xml:space="preserve"> </w:t>
      </w:r>
      <w:r w:rsidR="00CE3034">
        <w:t>dehydration</w:t>
      </w:r>
      <w:r w:rsidR="003E1444">
        <w:t>, heat exhaustion</w:t>
      </w:r>
      <w:r w:rsidR="00317F43">
        <w:t>,</w:t>
      </w:r>
      <w:r w:rsidR="0011660E">
        <w:t xml:space="preserve"> </w:t>
      </w:r>
      <w:r w:rsidR="00317F43">
        <w:t>emergence of acute illnesses and</w:t>
      </w:r>
      <w:r w:rsidR="0011660E">
        <w:t xml:space="preserve"> </w:t>
      </w:r>
      <w:r w:rsidR="00AD16C7">
        <w:t>worsening</w:t>
      </w:r>
      <w:r w:rsidR="0011660E">
        <w:t xml:space="preserve"> </w:t>
      </w:r>
      <w:r w:rsidR="00317F43">
        <w:t xml:space="preserve">pre-existing </w:t>
      </w:r>
      <w:r w:rsidR="00887465">
        <w:t>NCDs</w:t>
      </w:r>
      <w:r w:rsidR="002453F1">
        <w:t xml:space="preserve"> in healthcare workers</w:t>
      </w:r>
      <w:r w:rsidR="003C715B">
        <w:fldChar w:fldCharType="begin">
          <w:fldData xml:space="preserve">PEVuZE5vdGU+PENpdGU+PEF1dGhvcj5FYmk8L0F1dGhvcj48WWVhcj4yMDIxPC9ZZWFyPjxSZWNO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</w:fldData>
        </w:fldChar>
      </w:r>
      <w:r w:rsidR="00ED66DB">
        <w:instrText xml:space="preserve"> ADDIN EN.CITE </w:instrText>
      </w:r>
      <w:r w:rsidR="00ED66DB">
        <w:fldChar w:fldCharType="begin">
          <w:fldData xml:space="preserve">PEVuZE5vdGU+PENpdGU+PEF1dGhvcj5FYmk8L0F1dGhvcj48WWVhcj4yMDIxPC9ZZWFyPjxSZWNO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</w:fldData>
        </w:fldChar>
      </w:r>
      <w:r w:rsidR="00ED66DB">
        <w:instrText xml:space="preserve"> ADDIN EN.CITE.DATA </w:instrText>
      </w:r>
      <w:r w:rsidR="00ED66DB">
        <w:fldChar w:fldCharType="end"/>
      </w:r>
      <w:r w:rsidR="003C715B">
        <w:fldChar w:fldCharType="separate"/>
      </w:r>
      <w:r w:rsidR="00ED66DB" w:rsidRPr="00ED66DB">
        <w:rPr>
          <w:noProof/>
          <w:vertAlign w:val="superscript"/>
        </w:rPr>
        <w:t>4,9</w:t>
      </w:r>
      <w:r w:rsidR="003C715B">
        <w:fldChar w:fldCharType="end"/>
      </w:r>
      <w:r w:rsidR="003E1444">
        <w:t xml:space="preserve">. </w:t>
      </w:r>
    </w:p>
    <w:p w14:paraId="4F7A99DD" w14:textId="63D45B7E" w:rsidR="00E35FD5" w:rsidRDefault="002453F1">
      <w:r>
        <w:t>E</w:t>
      </w:r>
      <w:r w:rsidR="00C625F2">
        <w:t xml:space="preserve">xcessive heat </w:t>
      </w:r>
      <w:r w:rsidR="00DF1E7A">
        <w:t xml:space="preserve">is </w:t>
      </w:r>
      <w:r w:rsidR="0019083A">
        <w:t xml:space="preserve">also </w:t>
      </w:r>
      <w:r w:rsidR="00DF1E7A">
        <w:t>associated with</w:t>
      </w:r>
      <w:r w:rsidR="006F238C" w:rsidRPr="006F238C">
        <w:t xml:space="preserve"> loss of productivity</w:t>
      </w:r>
      <w:r w:rsidR="004E339D">
        <w:t xml:space="preserve"> in workers</w:t>
      </w:r>
      <w:r w:rsidR="00AF6D04">
        <w:t xml:space="preserve"> and HCPs are not spared from this</w:t>
      </w:r>
      <w:r w:rsidR="00C51975">
        <w:fldChar w:fldCharType="begin"/>
      </w:r>
      <w:r w:rsidR="00C51975">
        <w:instrText xml:space="preserve"> ADDIN EN.CITE &lt;EndNote&gt;&lt;Cite&gt;&lt;Author&gt;OFFICE&lt;/Author&gt;&lt;Year&gt;2019&lt;/Year&gt;&lt;RecNum&gt;204&lt;/RecNum&gt;&lt;DisplayText&gt;&lt;style face="superscript"&gt;8&lt;/style&gt;&lt;/DisplayText&gt;&lt;record&gt;&lt;rec-number&gt;204&lt;/rec-number&gt;&lt;foreign-keys&gt;&lt;key app="EN" db-id="2d0w2p2v5rva0ne0rw9p9ztpfadvf2vtz2zr" timestamp="1661010451"&gt;204&lt;/key&gt;&lt;/foreign-keys&gt;&lt;ref-type name="Book"&gt;6&lt;/ref-type&gt;&lt;contributors&gt;&lt;authors&gt;&lt;author&gt;INTERNATIONAL LABOUR OFFICE&lt;/author&gt;&lt;author&gt;MAREK HARSDORFF&lt;/author&gt;&lt;author&gt;MOUS.&lt;/author&gt;&lt;/authors&gt;&lt;/contributors&gt;&lt;titles&gt;&lt;title&gt;WORKING ON A WARMER PLANET; THE IMPACT OF HEAT STRESS ON LABOUR PRODUCTIVITY AND DECENT WORK&lt;/title&gt;&lt;/titles&gt;&lt;dates&gt;&lt;year&gt;2019&lt;/year&gt;&lt;/dates&gt;&lt;publisher&gt;RESEARCH DEPARTMENT&lt;/publisher&gt;&lt;isbn&gt;9221329682&lt;/isbn&gt;&lt;urls&gt;&lt;/urls&gt;&lt;/record&gt;&lt;/Cite&gt;&lt;/EndNote&gt;</w:instrText>
      </w:r>
      <w:r w:rsidR="00C51975">
        <w:fldChar w:fldCharType="separate"/>
      </w:r>
      <w:r w:rsidR="00C51975" w:rsidRPr="00C51975">
        <w:rPr>
          <w:noProof/>
          <w:vertAlign w:val="superscript"/>
        </w:rPr>
        <w:t>8</w:t>
      </w:r>
      <w:r w:rsidR="00C51975">
        <w:fldChar w:fldCharType="end"/>
      </w:r>
      <w:r w:rsidR="00397C4A">
        <w:t xml:space="preserve">. </w:t>
      </w:r>
      <w:r w:rsidR="0019083A">
        <w:t>The</w:t>
      </w:r>
      <w:r w:rsidR="00397C4A">
        <w:t xml:space="preserve"> </w:t>
      </w:r>
      <w:r w:rsidR="00A77EEA">
        <w:t xml:space="preserve">2019 </w:t>
      </w:r>
      <w:r w:rsidR="00DF1E7A">
        <w:t>International Labour Office (</w:t>
      </w:r>
      <w:r w:rsidR="00397C4A">
        <w:t>ILO</w:t>
      </w:r>
      <w:r w:rsidR="00DF1E7A">
        <w:t>)</w:t>
      </w:r>
      <w:r w:rsidR="00397C4A">
        <w:t xml:space="preserve"> report</w:t>
      </w:r>
      <w:r w:rsidR="0019083A">
        <w:t xml:space="preserve"> states that</w:t>
      </w:r>
      <w:r w:rsidR="00397C4A">
        <w:t xml:space="preserve"> </w:t>
      </w:r>
      <w:r w:rsidR="00A648C2">
        <w:t>2% of the total working hours are projected to be lost every year due to heat</w:t>
      </w:r>
      <w:r w:rsidR="00A77EEA">
        <w:fldChar w:fldCharType="begin"/>
      </w:r>
      <w:r w:rsidR="009122ED">
        <w:instrText xml:space="preserve"> ADDIN EN.CITE &lt;EndNote&gt;&lt;Cite&gt;&lt;Author&gt;OFFICE&lt;/Author&gt;&lt;Year&gt;2019&lt;/Year&gt;&lt;RecNum&gt;204&lt;/RecNum&gt;&lt;DisplayText&gt;&lt;style face="superscript"&gt;8&lt;/style&gt;&lt;/DisplayText&gt;&lt;record&gt;&lt;rec-number&gt;204&lt;/rec-number&gt;&lt;foreign-keys&gt;&lt;key app="EN" db-id="2d0w2p2v5rva0ne0rw9p9ztpfadvf2vtz2zr" timestamp="1661010451"&gt;204&lt;/key&gt;&lt;/foreign-keys&gt;&lt;ref-type name="Book"&gt;6&lt;/ref-type&gt;&lt;contributors&gt;&lt;authors&gt;&lt;author&gt;INTERNATIONAL LABOUR OFFICE&lt;/author&gt;&lt;author&gt;MAREK HARSDORFF&lt;/author&gt;&lt;author&gt;MOUS.&lt;/author&gt;&lt;/authors&gt;&lt;/contributors&gt;&lt;titles&gt;&lt;title&gt;WORKING ON A WARMER PLANET; THE IMPACT OF HEAT STRESS ON LABOUR PRODUCTIVITY AND DECENT WORK&lt;/title&gt;&lt;/titles&gt;&lt;dates&gt;&lt;year&gt;2019&lt;/year&gt;&lt;/dates&gt;&lt;publisher&gt;RESEARCH DEPARTMENT&lt;/publisher&gt;&lt;isbn&gt;9221329682&lt;/isbn&gt;&lt;urls&gt;&lt;/urls&gt;&lt;/record&gt;&lt;/Cite&gt;&lt;/EndNote&gt;</w:instrText>
      </w:r>
      <w:r w:rsidR="00A77EEA">
        <w:fldChar w:fldCharType="separate"/>
      </w:r>
      <w:r w:rsidR="009122ED" w:rsidRPr="009122ED">
        <w:rPr>
          <w:noProof/>
          <w:vertAlign w:val="superscript"/>
        </w:rPr>
        <w:t>8</w:t>
      </w:r>
      <w:r w:rsidR="00A77EEA">
        <w:fldChar w:fldCharType="end"/>
      </w:r>
      <w:r w:rsidR="00A77EEA">
        <w:t xml:space="preserve">. </w:t>
      </w:r>
      <w:r w:rsidR="00C81257">
        <w:t xml:space="preserve">Loss </w:t>
      </w:r>
      <w:r w:rsidR="00030249">
        <w:t>of</w:t>
      </w:r>
      <w:r w:rsidR="00C81257">
        <w:t xml:space="preserve"> productivity</w:t>
      </w:r>
      <w:r w:rsidR="003A4D5C">
        <w:t xml:space="preserve"> </w:t>
      </w:r>
      <w:r w:rsidR="006126C7">
        <w:t>is often associated with</w:t>
      </w:r>
      <w:r w:rsidR="00B526A7">
        <w:t xml:space="preserve"> </w:t>
      </w:r>
      <w:r w:rsidR="00B526A7" w:rsidRPr="00B526A7">
        <w:t>absenteeism, presenteeism</w:t>
      </w:r>
      <w:r w:rsidR="00030249">
        <w:t xml:space="preserve"> and </w:t>
      </w:r>
      <w:r w:rsidR="00B526A7" w:rsidRPr="00B526A7">
        <w:t>poor staff attitude</w:t>
      </w:r>
      <w:r w:rsidR="001D2B4D">
        <w:t xml:space="preserve"> </w:t>
      </w:r>
      <w:r w:rsidR="00B526A7" w:rsidRPr="00B526A7">
        <w:t xml:space="preserve">as </w:t>
      </w:r>
      <w:r w:rsidR="00AF6D04">
        <w:t>HCPs</w:t>
      </w:r>
      <w:r w:rsidR="00B526A7" w:rsidRPr="00B526A7">
        <w:t xml:space="preserve"> </w:t>
      </w:r>
      <w:r w:rsidR="006126C7">
        <w:t>become</w:t>
      </w:r>
      <w:r w:rsidR="001D2B4D">
        <w:t xml:space="preserve"> </w:t>
      </w:r>
      <w:r w:rsidR="00B526A7" w:rsidRPr="00B526A7">
        <w:t>overwhelmed</w:t>
      </w:r>
      <w:r w:rsidR="001D2B4D">
        <w:t xml:space="preserve"> and</w:t>
      </w:r>
      <w:r w:rsidR="00AF4921">
        <w:t xml:space="preserve"> are unable to</w:t>
      </w:r>
      <w:r w:rsidR="006126C7">
        <w:t xml:space="preserve"> cope</w:t>
      </w:r>
      <w:r w:rsidR="00AF4921">
        <w:t xml:space="preserve">. This </w:t>
      </w:r>
      <w:r w:rsidR="003A4D5C">
        <w:t xml:space="preserve">has </w:t>
      </w:r>
      <w:r w:rsidR="00834E20">
        <w:t>direct</w:t>
      </w:r>
      <w:r w:rsidR="003A4D5C">
        <w:t xml:space="preserve"> impact on the </w:t>
      </w:r>
      <w:r w:rsidR="00C81ABD">
        <w:t>quality of care</w:t>
      </w:r>
      <w:r w:rsidR="00F81D7D">
        <w:t xml:space="preserve"> </w:t>
      </w:r>
      <w:r w:rsidR="003C3D0B">
        <w:t>provided</w:t>
      </w:r>
      <w:r w:rsidR="0012338F">
        <w:t xml:space="preserve"> and further weaken</w:t>
      </w:r>
      <w:r w:rsidR="008F01A8">
        <w:t>s</w:t>
      </w:r>
      <w:r w:rsidR="0012338F">
        <w:t xml:space="preserve"> health systems</w:t>
      </w:r>
      <w:r w:rsidR="00F81D7D">
        <w:t xml:space="preserve"> </w:t>
      </w:r>
      <w:r w:rsidR="0012338F">
        <w:t xml:space="preserve">as demand </w:t>
      </w:r>
      <w:r w:rsidR="008F01A8">
        <w:t>becomes</w:t>
      </w:r>
      <w:r w:rsidR="0012338F">
        <w:t xml:space="preserve"> greater than supply</w:t>
      </w:r>
      <w:r w:rsidR="00E35FD5">
        <w:t xml:space="preserve">. </w:t>
      </w:r>
      <w:r w:rsidR="00AF3DD6">
        <w:t>T</w:t>
      </w:r>
      <w:r w:rsidR="00DA7D48">
        <w:t>herefore, t</w:t>
      </w:r>
      <w:r w:rsidR="00AF3DD6">
        <w:t xml:space="preserve">o strengthen health systems, </w:t>
      </w:r>
      <w:r w:rsidR="00DA7D48">
        <w:t>HCPs</w:t>
      </w:r>
      <w:r w:rsidR="00227343">
        <w:t xml:space="preserve"> need to be</w:t>
      </w:r>
      <w:r w:rsidR="00A4629B">
        <w:t xml:space="preserve"> prepared </w:t>
      </w:r>
      <w:r w:rsidR="004301B3">
        <w:t>to</w:t>
      </w:r>
      <w:r w:rsidR="00577133">
        <w:t xml:space="preserve"> protect them</w:t>
      </w:r>
      <w:r w:rsidR="00D359C7">
        <w:t>selves</w:t>
      </w:r>
      <w:r w:rsidR="007A2976">
        <w:t xml:space="preserve"> against the impact of climate change on</w:t>
      </w:r>
      <w:r w:rsidR="00DA7D48">
        <w:t xml:space="preserve"> their</w:t>
      </w:r>
      <w:r w:rsidR="007A2976">
        <w:t xml:space="preserve"> health</w:t>
      </w:r>
      <w:r w:rsidR="009079DB">
        <w:t xml:space="preserve"> </w:t>
      </w:r>
      <w:r w:rsidR="00DA7D48">
        <w:t xml:space="preserve">and </w:t>
      </w:r>
      <w:r w:rsidR="009079DB">
        <w:t>preserv</w:t>
      </w:r>
      <w:r w:rsidR="00A125AF">
        <w:t>e</w:t>
      </w:r>
      <w:r w:rsidR="009079DB">
        <w:t xml:space="preserve"> </w:t>
      </w:r>
      <w:r w:rsidR="008F01A8">
        <w:t xml:space="preserve">much needed </w:t>
      </w:r>
      <w:r w:rsidR="00771011">
        <w:t>health service delivery</w:t>
      </w:r>
      <w:r w:rsidR="00DD6E90">
        <w:t>.</w:t>
      </w:r>
      <w:r w:rsidR="00AF3DD6">
        <w:t xml:space="preserve"> </w:t>
      </w:r>
    </w:p>
    <w:p w14:paraId="31D39E06" w14:textId="77777777" w:rsidR="00821682" w:rsidRDefault="00190E99">
      <w:r>
        <w:t>H</w:t>
      </w:r>
      <w:r w:rsidR="00A125AF">
        <w:t>CPs</w:t>
      </w:r>
      <w:r>
        <w:t xml:space="preserve"> </w:t>
      </w:r>
      <w:r w:rsidR="00B17C80">
        <w:t xml:space="preserve">can significantly contribute </w:t>
      </w:r>
      <w:r w:rsidR="00BD566E">
        <w:t>towards</w:t>
      </w:r>
      <w:r w:rsidR="002A7CC1">
        <w:t xml:space="preserve"> an effective response to the climate </w:t>
      </w:r>
      <w:r w:rsidR="00550EFE">
        <w:t xml:space="preserve">and </w:t>
      </w:r>
      <w:r w:rsidR="002A7CC1">
        <w:t xml:space="preserve">health crisis </w:t>
      </w:r>
      <w:r w:rsidR="00550EFE">
        <w:t>in various ways. These include</w:t>
      </w:r>
      <w:r w:rsidR="00002007">
        <w:t xml:space="preserve"> </w:t>
      </w:r>
      <w:proofErr w:type="spellStart"/>
      <w:r w:rsidR="00002007">
        <w:t>i</w:t>
      </w:r>
      <w:proofErr w:type="spellEnd"/>
      <w:r w:rsidR="00002007">
        <w:t>)</w:t>
      </w:r>
      <w:r w:rsidR="000B51A5">
        <w:t xml:space="preserve"> </w:t>
      </w:r>
      <w:r w:rsidR="00120E54">
        <w:t>the p</w:t>
      </w:r>
      <w:r w:rsidR="000B51A5">
        <w:t xml:space="preserve">romotion of self-care </w:t>
      </w:r>
      <w:r w:rsidR="0019058F">
        <w:t>through</w:t>
      </w:r>
      <w:r w:rsidR="00A4284A">
        <w:t xml:space="preserve"> behavioural change and</w:t>
      </w:r>
      <w:r w:rsidR="0019058F">
        <w:t xml:space="preserve"> the </w:t>
      </w:r>
      <w:r w:rsidR="00060E41">
        <w:t>adoption of</w:t>
      </w:r>
      <w:r w:rsidR="000B51A5">
        <w:t xml:space="preserve"> protective and preventive measure</w:t>
      </w:r>
      <w:r w:rsidR="00060E41">
        <w:t>s</w:t>
      </w:r>
      <w:r w:rsidR="0019058F">
        <w:t>;</w:t>
      </w:r>
      <w:r w:rsidR="00BD566E">
        <w:t xml:space="preserve"> </w:t>
      </w:r>
      <w:r w:rsidR="00002007">
        <w:t xml:space="preserve">ii) </w:t>
      </w:r>
      <w:r w:rsidR="001C0D0C" w:rsidRPr="001C0D0C">
        <w:t xml:space="preserve">health systems preparation to </w:t>
      </w:r>
      <w:r w:rsidR="00582212">
        <w:t xml:space="preserve">assess and </w:t>
      </w:r>
      <w:r w:rsidR="001C0D0C" w:rsidRPr="001C0D0C">
        <w:t xml:space="preserve">mitigate the impact of climate change on </w:t>
      </w:r>
      <w:r w:rsidR="00582212">
        <w:t xml:space="preserve">e.g. </w:t>
      </w:r>
      <w:r w:rsidR="001C0D0C" w:rsidRPr="001C0D0C">
        <w:t>infrastructure and other services</w:t>
      </w:r>
      <w:r w:rsidR="001C0D0C">
        <w:t>; iii)</w:t>
      </w:r>
      <w:r w:rsidR="001C0D0C" w:rsidRPr="001C0D0C">
        <w:t xml:space="preserve"> </w:t>
      </w:r>
      <w:r w:rsidR="00FA169C">
        <w:t xml:space="preserve">support for </w:t>
      </w:r>
      <w:r w:rsidR="001C0D0C">
        <w:t xml:space="preserve">the </w:t>
      </w:r>
      <w:r w:rsidR="00582212">
        <w:t>implementation</w:t>
      </w:r>
      <w:r w:rsidR="001C0D0C">
        <w:t xml:space="preserve"> of </w:t>
      </w:r>
      <w:r w:rsidR="00002007">
        <w:t xml:space="preserve">climate </w:t>
      </w:r>
      <w:r w:rsidR="001C0D0C">
        <w:t xml:space="preserve">and </w:t>
      </w:r>
      <w:r w:rsidR="00002007">
        <w:t>health</w:t>
      </w:r>
      <w:r w:rsidR="00754E7E">
        <w:t xml:space="preserve"> interventions targete</w:t>
      </w:r>
      <w:r w:rsidR="003457F7">
        <w:t>d</w:t>
      </w:r>
      <w:r w:rsidR="00677418">
        <w:t xml:space="preserve"> </w:t>
      </w:r>
      <w:r w:rsidR="001C0D0C">
        <w:t xml:space="preserve">at </w:t>
      </w:r>
      <w:r w:rsidR="00754E7E">
        <w:t>patients</w:t>
      </w:r>
      <w:r w:rsidR="003457F7">
        <w:t xml:space="preserve"> and the community</w:t>
      </w:r>
      <w:r w:rsidR="001C0D0C">
        <w:t>;</w:t>
      </w:r>
      <w:r w:rsidR="003457F7">
        <w:t xml:space="preserve"> </w:t>
      </w:r>
      <w:r w:rsidR="006F3BB3">
        <w:t xml:space="preserve">and </w:t>
      </w:r>
      <w:r w:rsidR="00B67DC2">
        <w:t xml:space="preserve">iv) </w:t>
      </w:r>
      <w:r w:rsidR="00C2533B">
        <w:lastRenderedPageBreak/>
        <w:t xml:space="preserve">support for </w:t>
      </w:r>
      <w:r w:rsidR="006F3BB3">
        <w:t xml:space="preserve">climate and health </w:t>
      </w:r>
      <w:r w:rsidR="00267EE5">
        <w:t xml:space="preserve">advocacy, </w:t>
      </w:r>
      <w:r w:rsidR="006F3BB3">
        <w:t>policy development</w:t>
      </w:r>
      <w:r w:rsidR="00267EE5">
        <w:t xml:space="preserve"> and</w:t>
      </w:r>
      <w:r w:rsidR="00FA169C">
        <w:t xml:space="preserve"> implementation</w:t>
      </w:r>
      <w:r w:rsidR="006F3BB3">
        <w:t>. This should be underpinned by</w:t>
      </w:r>
      <w:r w:rsidR="00996915">
        <w:t xml:space="preserve"> </w:t>
      </w:r>
      <w:r w:rsidR="006F3BB3">
        <w:t>capacity building through formal and informal education</w:t>
      </w:r>
      <w:r w:rsidR="00267EE5">
        <w:t>al</w:t>
      </w:r>
      <w:r w:rsidR="00996915">
        <w:t xml:space="preserve"> </w:t>
      </w:r>
      <w:r w:rsidR="00C2533B">
        <w:t>channels,</w:t>
      </w:r>
      <w:r w:rsidR="00996915">
        <w:t xml:space="preserve"> so </w:t>
      </w:r>
      <w:r w:rsidR="00CD2DF9">
        <w:t>they are</w:t>
      </w:r>
      <w:r w:rsidR="004C77D9">
        <w:t xml:space="preserve"> more knowledgeable</w:t>
      </w:r>
      <w:r w:rsidR="00CD2DF9">
        <w:t xml:space="preserve"> and thus able to effectively respond to the crisis</w:t>
      </w:r>
      <w:r w:rsidR="0072595F">
        <w:t>. Capacity building shou</w:t>
      </w:r>
      <w:r w:rsidR="005A13F1">
        <w:t>ld include investments in research and development</w:t>
      </w:r>
      <w:r w:rsidR="00A03BF0">
        <w:t xml:space="preserve"> </w:t>
      </w:r>
      <w:r w:rsidR="00C2533B">
        <w:t>infra</w:t>
      </w:r>
      <w:r w:rsidR="00FD64E6">
        <w:t xml:space="preserve">structure </w:t>
      </w:r>
      <w:r w:rsidR="00A03BF0">
        <w:t xml:space="preserve">to add to the body of </w:t>
      </w:r>
      <w:r w:rsidR="00997BF0">
        <w:t xml:space="preserve">knowledge in this relatively new field. </w:t>
      </w:r>
    </w:p>
    <w:p w14:paraId="6E4C952B" w14:textId="526EA419" w:rsidR="0035594D" w:rsidRDefault="004E773C">
      <w:r w:rsidRPr="00830E48">
        <w:rPr>
          <w:i/>
          <w:iCs/>
        </w:rPr>
        <w:t xml:space="preserve">Figure </w:t>
      </w:r>
      <w:r w:rsidR="00830E48" w:rsidRPr="00830E48">
        <w:rPr>
          <w:i/>
          <w:iCs/>
        </w:rPr>
        <w:t>1</w:t>
      </w:r>
      <w:r w:rsidR="00830E48">
        <w:t xml:space="preserve"> below</w:t>
      </w:r>
      <w:r w:rsidR="00C51177">
        <w:t xml:space="preserve"> shows a</w:t>
      </w:r>
      <w:r w:rsidR="008E6E8C">
        <w:t xml:space="preserve"> yet to be published</w:t>
      </w:r>
      <w:r w:rsidR="00C51177">
        <w:t xml:space="preserve"> framework</w:t>
      </w:r>
      <w:r w:rsidR="00A156BD">
        <w:t xml:space="preserve"> </w:t>
      </w:r>
      <w:r w:rsidR="00821682">
        <w:t>developed</w:t>
      </w:r>
      <w:r w:rsidR="00C51177">
        <w:t xml:space="preserve"> by </w:t>
      </w:r>
      <w:r w:rsidR="00C51177" w:rsidRPr="00821682">
        <w:rPr>
          <w:i/>
          <w:iCs/>
        </w:rPr>
        <w:t>Chersich et al</w:t>
      </w:r>
      <w:r w:rsidR="00821682">
        <w:rPr>
          <w:i/>
          <w:iCs/>
        </w:rPr>
        <w:t>, 2022</w:t>
      </w:r>
      <w:r w:rsidR="005149F1">
        <w:rPr>
          <w:i/>
          <w:iCs/>
        </w:rPr>
        <w:t>,</w:t>
      </w:r>
      <w:r w:rsidR="00C51177">
        <w:t xml:space="preserve"> </w:t>
      </w:r>
      <w:r w:rsidR="008E6E8C">
        <w:t xml:space="preserve">to </w:t>
      </w:r>
      <w:r w:rsidR="005149F1">
        <w:t>describe</w:t>
      </w:r>
      <w:r w:rsidR="008E6E8C">
        <w:t xml:space="preserve"> </w:t>
      </w:r>
      <w:r w:rsidR="005149F1">
        <w:t xml:space="preserve">interventions to </w:t>
      </w:r>
      <w:r w:rsidR="00EF2622">
        <w:t>address</w:t>
      </w:r>
      <w:r w:rsidR="005149F1">
        <w:t xml:space="preserve"> </w:t>
      </w:r>
      <w:r w:rsidR="008E6E8C">
        <w:t>climate</w:t>
      </w:r>
      <w:r w:rsidR="007601CB">
        <w:t xml:space="preserve"> </w:t>
      </w:r>
      <w:r w:rsidR="005149F1">
        <w:t xml:space="preserve">change </w:t>
      </w:r>
      <w:r w:rsidR="008E6E8C">
        <w:t>and</w:t>
      </w:r>
      <w:r w:rsidR="00EF2622">
        <w:t xml:space="preserve"> the impact on</w:t>
      </w:r>
      <w:r w:rsidR="008E6E8C">
        <w:t xml:space="preserve"> health. </w:t>
      </w:r>
      <w:r w:rsidR="00CB5FF3">
        <w:t>T</w:t>
      </w:r>
      <w:r w:rsidR="00202A8E">
        <w:t>h</w:t>
      </w:r>
      <w:r w:rsidR="00B6394A">
        <w:t>e</w:t>
      </w:r>
      <w:r w:rsidR="00202A8E">
        <w:t xml:space="preserve"> framework</w:t>
      </w:r>
      <w:r w:rsidR="00CB5FF3">
        <w:t xml:space="preserve"> describes</w:t>
      </w:r>
      <w:r w:rsidR="00E33960">
        <w:t xml:space="preserve"> various </w:t>
      </w:r>
      <w:r w:rsidR="00711F18">
        <w:t xml:space="preserve">intervention </w:t>
      </w:r>
      <w:r w:rsidR="00E33960">
        <w:t xml:space="preserve">components that include </w:t>
      </w:r>
      <w:r w:rsidR="00767DBE" w:rsidRPr="00B6394A">
        <w:rPr>
          <w:i/>
          <w:iCs/>
        </w:rPr>
        <w:t xml:space="preserve">behaviour change and awareness, </w:t>
      </w:r>
      <w:r w:rsidR="00BC5955" w:rsidRPr="00B6394A">
        <w:rPr>
          <w:i/>
          <w:iCs/>
        </w:rPr>
        <w:t>health systems and new health services, built environment,</w:t>
      </w:r>
      <w:r w:rsidR="00E42643" w:rsidRPr="00B6394A">
        <w:rPr>
          <w:i/>
          <w:iCs/>
        </w:rPr>
        <w:t xml:space="preserve"> </w:t>
      </w:r>
      <w:r w:rsidR="00821682" w:rsidRPr="00B6394A">
        <w:rPr>
          <w:i/>
          <w:iCs/>
        </w:rPr>
        <w:t>nature-based</w:t>
      </w:r>
      <w:r w:rsidR="00E42643" w:rsidRPr="00B6394A">
        <w:rPr>
          <w:i/>
          <w:iCs/>
        </w:rPr>
        <w:t xml:space="preserve"> solutions, </w:t>
      </w:r>
      <w:r w:rsidR="006478D2" w:rsidRPr="00B6394A">
        <w:rPr>
          <w:i/>
          <w:iCs/>
        </w:rPr>
        <w:t>poverty reduction and equity</w:t>
      </w:r>
      <w:r w:rsidR="006478D2">
        <w:t xml:space="preserve">, </w:t>
      </w:r>
      <w:r w:rsidR="006478D2" w:rsidRPr="00B6394A">
        <w:rPr>
          <w:i/>
          <w:iCs/>
        </w:rPr>
        <w:t>policy action</w:t>
      </w:r>
      <w:r w:rsidR="00CB5FF3">
        <w:t>,</w:t>
      </w:r>
      <w:r w:rsidR="006478D2">
        <w:t xml:space="preserve"> all embedded in </w:t>
      </w:r>
      <w:r w:rsidR="00CB5FF3">
        <w:t xml:space="preserve">the need for </w:t>
      </w:r>
      <w:r w:rsidR="006478D2" w:rsidRPr="00B6394A">
        <w:rPr>
          <w:i/>
          <w:iCs/>
        </w:rPr>
        <w:t>climate financing</w:t>
      </w:r>
      <w:r w:rsidR="00CB5FF3">
        <w:t>. These components are addressed</w:t>
      </w:r>
      <w:r w:rsidR="00CB5FF3" w:rsidRPr="00CB5FF3">
        <w:t xml:space="preserve"> from individual </w:t>
      </w:r>
      <w:r w:rsidR="001E0150">
        <w:t xml:space="preserve">up </w:t>
      </w:r>
      <w:r w:rsidR="00CB5FF3" w:rsidRPr="00CB5FF3">
        <w:t>to national level</w:t>
      </w:r>
      <w:r w:rsidR="001E0150">
        <w:t>s.</w:t>
      </w:r>
      <w:r w:rsidR="006478D2">
        <w:t xml:space="preserve"> This framework can be adjusted for HCPs to include the following:</w:t>
      </w:r>
      <w:r w:rsidR="00381C72">
        <w:t xml:space="preserve"> </w:t>
      </w:r>
      <w:r w:rsidR="002339FC" w:rsidRPr="00381C72">
        <w:rPr>
          <w:b/>
          <w:bCs/>
        </w:rPr>
        <w:t>Promot</w:t>
      </w:r>
      <w:r w:rsidR="007E5139" w:rsidRPr="00381C72">
        <w:rPr>
          <w:b/>
          <w:bCs/>
        </w:rPr>
        <w:t>ion of</w:t>
      </w:r>
      <w:r w:rsidR="000E5D51" w:rsidRPr="00381C72">
        <w:rPr>
          <w:b/>
          <w:bCs/>
        </w:rPr>
        <w:t xml:space="preserve"> </w:t>
      </w:r>
      <w:r w:rsidR="00FD7D32" w:rsidRPr="00381C72">
        <w:rPr>
          <w:b/>
          <w:bCs/>
        </w:rPr>
        <w:t>S</w:t>
      </w:r>
      <w:r w:rsidR="002339FC" w:rsidRPr="00381C72">
        <w:rPr>
          <w:b/>
          <w:bCs/>
        </w:rPr>
        <w:t>elf-</w:t>
      </w:r>
      <w:r w:rsidR="00FD7D32" w:rsidRPr="00381C72">
        <w:rPr>
          <w:b/>
          <w:bCs/>
        </w:rPr>
        <w:t>C</w:t>
      </w:r>
      <w:r w:rsidR="002339FC" w:rsidRPr="00381C72">
        <w:rPr>
          <w:b/>
          <w:bCs/>
        </w:rPr>
        <w:t>are</w:t>
      </w:r>
      <w:r w:rsidR="00BD74A1">
        <w:t xml:space="preserve">; </w:t>
      </w:r>
      <w:r w:rsidR="00334E75" w:rsidRPr="00381C72">
        <w:rPr>
          <w:b/>
          <w:bCs/>
        </w:rPr>
        <w:t xml:space="preserve">Patient and Community </w:t>
      </w:r>
      <w:r w:rsidR="00BD74A1">
        <w:rPr>
          <w:b/>
          <w:bCs/>
        </w:rPr>
        <w:t>A</w:t>
      </w:r>
      <w:r w:rsidR="00334E75" w:rsidRPr="00381C72">
        <w:rPr>
          <w:b/>
          <w:bCs/>
        </w:rPr>
        <w:t>wareness</w:t>
      </w:r>
      <w:r w:rsidR="00334E75">
        <w:t xml:space="preserve"> as part of behavioural change and awareness, </w:t>
      </w:r>
      <w:r w:rsidR="00661E8E" w:rsidRPr="00270F70">
        <w:rPr>
          <w:b/>
          <w:bCs/>
        </w:rPr>
        <w:t>Ma</w:t>
      </w:r>
      <w:r w:rsidR="00270F70" w:rsidRPr="00270F70">
        <w:rPr>
          <w:b/>
          <w:bCs/>
        </w:rPr>
        <w:t xml:space="preserve">nagement of </w:t>
      </w:r>
      <w:r w:rsidR="00270F70">
        <w:rPr>
          <w:b/>
          <w:bCs/>
        </w:rPr>
        <w:t>O</w:t>
      </w:r>
      <w:r w:rsidR="00270F70" w:rsidRPr="00270F70">
        <w:rPr>
          <w:b/>
          <w:bCs/>
        </w:rPr>
        <w:t>ccupational exposure</w:t>
      </w:r>
      <w:r w:rsidR="00270F70">
        <w:t xml:space="preserve"> and </w:t>
      </w:r>
      <w:r w:rsidR="00915655" w:rsidRPr="00381C72">
        <w:rPr>
          <w:b/>
          <w:bCs/>
        </w:rPr>
        <w:t xml:space="preserve">Health </w:t>
      </w:r>
      <w:r w:rsidR="00381C72" w:rsidRPr="00381C72">
        <w:rPr>
          <w:b/>
          <w:bCs/>
        </w:rPr>
        <w:t>S</w:t>
      </w:r>
      <w:r w:rsidR="00915655" w:rsidRPr="00381C72">
        <w:rPr>
          <w:b/>
          <w:bCs/>
        </w:rPr>
        <w:t xml:space="preserve">ystem </w:t>
      </w:r>
      <w:r w:rsidR="00381C72" w:rsidRPr="00381C72">
        <w:rPr>
          <w:b/>
          <w:bCs/>
        </w:rPr>
        <w:t>P</w:t>
      </w:r>
      <w:r w:rsidR="00915655" w:rsidRPr="00381C72">
        <w:rPr>
          <w:b/>
          <w:bCs/>
        </w:rPr>
        <w:t>reparedness</w:t>
      </w:r>
      <w:r w:rsidR="007C196F">
        <w:t xml:space="preserve"> that includes support for interventions </w:t>
      </w:r>
      <w:r w:rsidR="00787B39">
        <w:t xml:space="preserve">at </w:t>
      </w:r>
      <w:r w:rsidR="00821682">
        <w:t>nature-based</w:t>
      </w:r>
      <w:r w:rsidR="00787B39">
        <w:t xml:space="preserve"> solutions and the built environment and </w:t>
      </w:r>
      <w:r w:rsidR="00787B39" w:rsidRPr="00381C72">
        <w:rPr>
          <w:b/>
          <w:bCs/>
        </w:rPr>
        <w:t xml:space="preserve">Climate and Health </w:t>
      </w:r>
      <w:r w:rsidR="00BD74A1">
        <w:rPr>
          <w:b/>
          <w:bCs/>
        </w:rPr>
        <w:t>A</w:t>
      </w:r>
      <w:r w:rsidR="001B5D73" w:rsidRPr="00381C72">
        <w:rPr>
          <w:b/>
          <w:bCs/>
        </w:rPr>
        <w:t xml:space="preserve">dvocacy and </w:t>
      </w:r>
      <w:r w:rsidR="00BD74A1">
        <w:rPr>
          <w:b/>
          <w:bCs/>
        </w:rPr>
        <w:t>P</w:t>
      </w:r>
      <w:r w:rsidR="001B5D73" w:rsidRPr="00381C72">
        <w:rPr>
          <w:b/>
          <w:bCs/>
        </w:rPr>
        <w:t xml:space="preserve">olicy </w:t>
      </w:r>
      <w:r w:rsidR="00BD74A1">
        <w:rPr>
          <w:b/>
          <w:bCs/>
        </w:rPr>
        <w:t>A</w:t>
      </w:r>
      <w:r w:rsidR="001B5D73" w:rsidRPr="00381C72">
        <w:rPr>
          <w:b/>
          <w:bCs/>
        </w:rPr>
        <w:t>dvancement</w:t>
      </w:r>
      <w:r w:rsidR="001B5D73">
        <w:t xml:space="preserve">; all embedded in </w:t>
      </w:r>
      <w:r w:rsidR="00381C72" w:rsidRPr="00381C72">
        <w:rPr>
          <w:b/>
          <w:bCs/>
        </w:rPr>
        <w:t>C</w:t>
      </w:r>
      <w:r w:rsidR="001B5D73" w:rsidRPr="00381C72">
        <w:rPr>
          <w:b/>
          <w:bCs/>
        </w:rPr>
        <w:t xml:space="preserve">apacity </w:t>
      </w:r>
      <w:r w:rsidR="00381C72" w:rsidRPr="00381C72">
        <w:rPr>
          <w:b/>
          <w:bCs/>
        </w:rPr>
        <w:t>B</w:t>
      </w:r>
      <w:r w:rsidR="001B5D73" w:rsidRPr="00381C72">
        <w:rPr>
          <w:b/>
          <w:bCs/>
        </w:rPr>
        <w:t xml:space="preserve">uilding and </w:t>
      </w:r>
      <w:r w:rsidR="00381C72" w:rsidRPr="00381C72">
        <w:rPr>
          <w:b/>
          <w:bCs/>
        </w:rPr>
        <w:t>R</w:t>
      </w:r>
      <w:r w:rsidR="001B5D73" w:rsidRPr="00381C72">
        <w:rPr>
          <w:b/>
          <w:bCs/>
        </w:rPr>
        <w:t>esearch</w:t>
      </w:r>
      <w:r w:rsidR="001B5D73">
        <w:t xml:space="preserve">. </w:t>
      </w:r>
    </w:p>
    <w:p w14:paraId="799A34EF" w14:textId="29CF80C3" w:rsidR="00270F70" w:rsidRPr="00270F70" w:rsidRDefault="00270F70">
      <w:pPr>
        <w:rPr>
          <w:i/>
          <w:iCs/>
          <w:sz w:val="20"/>
          <w:szCs w:val="20"/>
        </w:rPr>
      </w:pPr>
      <w:r w:rsidRPr="00270F70">
        <w:rPr>
          <w:i/>
          <w:iCs/>
          <w:sz w:val="20"/>
          <w:szCs w:val="20"/>
        </w:rPr>
        <w:t>Figure 1: Interventional framework for Healthcare Professionals</w:t>
      </w:r>
    </w:p>
    <w:p w14:paraId="725CA546" w14:textId="54A4F9B8" w:rsidR="00447FC8" w:rsidRDefault="00DD3C99">
      <w:r>
        <w:rPr>
          <w:noProof/>
        </w:rPr>
        <w:drawing>
          <wp:inline distT="0" distB="0" distL="0" distR="0" wp14:anchorId="580CFD2E" wp14:editId="28780C31">
            <wp:extent cx="5486400" cy="3200400"/>
            <wp:effectExtent l="0" t="0" r="0" b="0"/>
            <wp:docPr id="6" name="Diagram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70E13759" w14:textId="4196D4CD" w:rsidR="00747C4E" w:rsidRDefault="00270F70">
      <w:r>
        <w:t xml:space="preserve">                               Capacity Building and Research</w:t>
      </w:r>
    </w:p>
    <w:p w14:paraId="739683DE" w14:textId="77777777" w:rsidR="00270F70" w:rsidRDefault="00270F70"/>
    <w:p w14:paraId="7D083BF5" w14:textId="05DDFF9C" w:rsidR="00BC7D71" w:rsidRPr="00F70521" w:rsidRDefault="00830E48" w:rsidP="00BC7D71">
      <w:pPr>
        <w:pStyle w:val="ListParagraph"/>
        <w:numPr>
          <w:ilvl w:val="0"/>
          <w:numId w:val="2"/>
        </w:numPr>
        <w:rPr>
          <w:sz w:val="28"/>
          <w:szCs w:val="28"/>
        </w:rPr>
      </w:pPr>
      <w:r>
        <w:rPr>
          <w:sz w:val="28"/>
          <w:szCs w:val="28"/>
        </w:rPr>
        <w:t xml:space="preserve">Promotion of </w:t>
      </w:r>
      <w:r w:rsidR="00BC7D71" w:rsidRPr="00F70521">
        <w:rPr>
          <w:sz w:val="28"/>
          <w:szCs w:val="28"/>
        </w:rPr>
        <w:t>Self-Care</w:t>
      </w:r>
    </w:p>
    <w:p w14:paraId="3FF110C7" w14:textId="2908A342" w:rsidR="00BC7D71" w:rsidRDefault="00BC7D71" w:rsidP="00BC7D71">
      <w:r>
        <w:t>There is an increasing</w:t>
      </w:r>
      <w:r w:rsidR="00481C5C">
        <w:t xml:space="preserve"> </w:t>
      </w:r>
      <w:r>
        <w:t xml:space="preserve">need to preserve health care systems through the protection of </w:t>
      </w:r>
      <w:r w:rsidR="003136D9">
        <w:t>HCPs</w:t>
      </w:r>
      <w:r>
        <w:t xml:space="preserve"> from the direct impact of climate change</w:t>
      </w:r>
      <w:r w:rsidR="00B70CF9">
        <w:t xml:space="preserve"> on their health</w:t>
      </w:r>
      <w:r>
        <w:t>. There is</w:t>
      </w:r>
      <w:r w:rsidR="00C466E9">
        <w:t xml:space="preserve"> therefore</w:t>
      </w:r>
      <w:r>
        <w:t xml:space="preserve"> a need to</w:t>
      </w:r>
      <w:r w:rsidR="003F3615">
        <w:t xml:space="preserve"> educate </w:t>
      </w:r>
      <w:r w:rsidR="00A1228D">
        <w:t>HCPs</w:t>
      </w:r>
      <w:r w:rsidR="003F3615">
        <w:t xml:space="preserve"> on the impact of climate change on their </w:t>
      </w:r>
      <w:r w:rsidR="00503570">
        <w:t xml:space="preserve">physical and </w:t>
      </w:r>
      <w:r w:rsidR="007F367E">
        <w:t>mental</w:t>
      </w:r>
      <w:r w:rsidR="00503570">
        <w:t xml:space="preserve"> </w:t>
      </w:r>
      <w:r w:rsidR="003F3615">
        <w:t>well-being</w:t>
      </w:r>
      <w:r w:rsidR="00407C39">
        <w:t xml:space="preserve">. </w:t>
      </w:r>
      <w:r w:rsidR="00BE7EFD">
        <w:t>Examples of p</w:t>
      </w:r>
      <w:r w:rsidR="001E4086">
        <w:t>revention</w:t>
      </w:r>
      <w:r w:rsidR="00A46706">
        <w:t>- protection measures</w:t>
      </w:r>
      <w:r>
        <w:t xml:space="preserve"> include </w:t>
      </w:r>
      <w:r w:rsidR="00CD5DD0">
        <w:t xml:space="preserve">adequate hydration, </w:t>
      </w:r>
      <w:r>
        <w:t>rest</w:t>
      </w:r>
      <w:r w:rsidR="007F367E">
        <w:t xml:space="preserve"> between shifts</w:t>
      </w:r>
      <w:r>
        <w:t>, prevention</w:t>
      </w:r>
      <w:r w:rsidR="00676570">
        <w:t xml:space="preserve"> of NCDs</w:t>
      </w:r>
      <w:r w:rsidR="006711F5">
        <w:t xml:space="preserve"> through good nutrition and exercise</w:t>
      </w:r>
      <w:r>
        <w:t xml:space="preserve"> and </w:t>
      </w:r>
      <w:r w:rsidR="006711F5">
        <w:t xml:space="preserve">the </w:t>
      </w:r>
      <w:r>
        <w:t>management of</w:t>
      </w:r>
      <w:r w:rsidR="007F367E">
        <w:t xml:space="preserve"> existing </w:t>
      </w:r>
      <w:r w:rsidR="009814D3">
        <w:t>medical conditions</w:t>
      </w:r>
      <w:r>
        <w:t>.</w:t>
      </w:r>
      <w:r w:rsidR="009814D3">
        <w:t xml:space="preserve"> </w:t>
      </w:r>
      <w:r w:rsidR="001C4001">
        <w:t>Mental screening</w:t>
      </w:r>
      <w:r w:rsidR="00196A61">
        <w:t xml:space="preserve">, referral and management should be offered to </w:t>
      </w:r>
      <w:r w:rsidR="00240714">
        <w:t>HCPs</w:t>
      </w:r>
      <w:r w:rsidR="00196A61">
        <w:t xml:space="preserve"> working in adverse </w:t>
      </w:r>
      <w:r w:rsidR="00934CC5">
        <w:t>working environments.</w:t>
      </w:r>
      <w:r>
        <w:t xml:space="preserve"> </w:t>
      </w:r>
      <w:r w:rsidR="000719D1">
        <w:t xml:space="preserve">Early </w:t>
      </w:r>
      <w:r w:rsidR="00787563">
        <w:lastRenderedPageBreak/>
        <w:t>W</w:t>
      </w:r>
      <w:r w:rsidR="000719D1">
        <w:t xml:space="preserve">arning </w:t>
      </w:r>
      <w:r w:rsidR="00787563">
        <w:t>S</w:t>
      </w:r>
      <w:r w:rsidR="000719D1">
        <w:t>ystems</w:t>
      </w:r>
      <w:r w:rsidR="00CB2BEE">
        <w:t xml:space="preserve"> (EWS)</w:t>
      </w:r>
      <w:r w:rsidR="000719D1">
        <w:t xml:space="preserve"> and messaging </w:t>
      </w:r>
      <w:r w:rsidR="00240714">
        <w:t>targeted</w:t>
      </w:r>
      <w:r w:rsidR="000719D1">
        <w:t xml:space="preserve"> </w:t>
      </w:r>
      <w:r w:rsidR="00B12B64">
        <w:t xml:space="preserve">at </w:t>
      </w:r>
      <w:r w:rsidR="00240714">
        <w:t>vulnerable HCPs</w:t>
      </w:r>
      <w:r w:rsidR="00D61844">
        <w:t xml:space="preserve"> </w:t>
      </w:r>
      <w:r w:rsidR="00CB2BEE">
        <w:t xml:space="preserve">could </w:t>
      </w:r>
      <w:r w:rsidR="002F18FA">
        <w:t xml:space="preserve">be beneficial </w:t>
      </w:r>
      <w:r w:rsidR="00585C3F">
        <w:t>when for example</w:t>
      </w:r>
      <w:r w:rsidR="00D61844">
        <w:t xml:space="preserve"> temperature thresholds exceed the norm </w:t>
      </w:r>
      <w:r w:rsidR="002F18FA">
        <w:t xml:space="preserve">and </w:t>
      </w:r>
      <w:r w:rsidR="00D61844">
        <w:t xml:space="preserve">may assist in </w:t>
      </w:r>
      <w:r w:rsidR="00585C3F">
        <w:t xml:space="preserve">the </w:t>
      </w:r>
      <w:r w:rsidR="00B12B64">
        <w:t xml:space="preserve">anticipation and </w:t>
      </w:r>
      <w:r w:rsidR="0075473D">
        <w:t>adoption</w:t>
      </w:r>
      <w:r w:rsidR="00585C3F">
        <w:t xml:space="preserve"> of </w:t>
      </w:r>
      <w:r w:rsidR="0075473D">
        <w:t>the above measures</w:t>
      </w:r>
      <w:r w:rsidR="00CD00CC">
        <w:t>.</w:t>
      </w:r>
      <w:r w:rsidR="000719D1">
        <w:t xml:space="preserve"> </w:t>
      </w:r>
    </w:p>
    <w:p w14:paraId="46308236" w14:textId="77777777" w:rsidR="002F18FA" w:rsidRDefault="002F18FA" w:rsidP="00BC7D71"/>
    <w:p w14:paraId="78F18944" w14:textId="5D4EA2D5" w:rsidR="002F18FA" w:rsidRPr="00E13B29" w:rsidRDefault="002F18FA" w:rsidP="00E13B29">
      <w:pPr>
        <w:pStyle w:val="ListParagraph"/>
        <w:numPr>
          <w:ilvl w:val="0"/>
          <w:numId w:val="2"/>
        </w:numPr>
        <w:rPr>
          <w:sz w:val="28"/>
          <w:szCs w:val="28"/>
        </w:rPr>
      </w:pPr>
      <w:r w:rsidRPr="00E13B29">
        <w:rPr>
          <w:sz w:val="28"/>
          <w:szCs w:val="28"/>
        </w:rPr>
        <w:t xml:space="preserve"> </w:t>
      </w:r>
      <w:r w:rsidR="00035EB9" w:rsidRPr="00E13B29">
        <w:rPr>
          <w:sz w:val="28"/>
          <w:szCs w:val="28"/>
        </w:rPr>
        <w:t>Management of</w:t>
      </w:r>
      <w:r w:rsidRPr="00E13B29">
        <w:rPr>
          <w:sz w:val="28"/>
          <w:szCs w:val="28"/>
        </w:rPr>
        <w:t xml:space="preserve"> occupational exposure</w:t>
      </w:r>
    </w:p>
    <w:p w14:paraId="32CDB6CC" w14:textId="6FCA9A94" w:rsidR="00BC7D71" w:rsidRDefault="00BC7D71" w:rsidP="00BC7D71">
      <w:r>
        <w:t xml:space="preserve">There is a need to cushion </w:t>
      </w:r>
      <w:r w:rsidR="00240714">
        <w:t>HCPs</w:t>
      </w:r>
      <w:r>
        <w:t xml:space="preserve"> from excessive impacts of climate change</w:t>
      </w:r>
      <w:r w:rsidR="00240714">
        <w:t xml:space="preserve"> </w:t>
      </w:r>
      <w:r>
        <w:t xml:space="preserve">through rigorous occupational health policies that </w:t>
      </w:r>
      <w:r w:rsidR="00B82BBA">
        <w:t xml:space="preserve">consider </w:t>
      </w:r>
      <w:r>
        <w:t>the impact of climate change on infrastructure</w:t>
      </w:r>
      <w:r w:rsidR="00085D10">
        <w:t xml:space="preserve"> and</w:t>
      </w:r>
      <w:r>
        <w:t xml:space="preserve"> </w:t>
      </w:r>
      <w:r w:rsidR="00240714">
        <w:t>th</w:t>
      </w:r>
      <w:r w:rsidR="009A6C16">
        <w:t xml:space="preserve">us minimise </w:t>
      </w:r>
      <w:r>
        <w:t>exposure to climate</w:t>
      </w:r>
      <w:r w:rsidR="007B2A1F">
        <w:t xml:space="preserve"> related</w:t>
      </w:r>
      <w:r>
        <w:t xml:space="preserve"> hazards </w:t>
      </w:r>
      <w:r w:rsidR="00F23ED9">
        <w:t>with</w:t>
      </w:r>
      <w:r>
        <w:t xml:space="preserve">in the working environment. This can be achieved through </w:t>
      </w:r>
      <w:r w:rsidR="007B2A1F">
        <w:t xml:space="preserve">the </w:t>
      </w:r>
      <w:r>
        <w:t>adoption of</w:t>
      </w:r>
      <w:r w:rsidR="007B2A1F">
        <w:t xml:space="preserve"> </w:t>
      </w:r>
      <w:r>
        <w:t xml:space="preserve">mitigation interventions to minimise exposure </w:t>
      </w:r>
      <w:r w:rsidR="00085D10">
        <w:t xml:space="preserve">to </w:t>
      </w:r>
      <w:r w:rsidR="00E550AC">
        <w:t>excessive weather elements</w:t>
      </w:r>
      <w:r>
        <w:t>. Examples include</w:t>
      </w:r>
      <w:r w:rsidR="000E2B62">
        <w:t xml:space="preserve"> cool roofing</w:t>
      </w:r>
      <w:r w:rsidR="00F23ED9">
        <w:t xml:space="preserve"> of healthcare establishments,</w:t>
      </w:r>
      <w:r>
        <w:t xml:space="preserve"> </w:t>
      </w:r>
      <w:r w:rsidR="00F23ED9">
        <w:t>instalment</w:t>
      </w:r>
      <w:r>
        <w:t xml:space="preserve"> </w:t>
      </w:r>
      <w:r w:rsidR="00F23ED9">
        <w:t xml:space="preserve">of </w:t>
      </w:r>
      <w:r>
        <w:t>temperature monitors</w:t>
      </w:r>
      <w:r w:rsidR="009A6C16">
        <w:t xml:space="preserve">, </w:t>
      </w:r>
      <w:r>
        <w:t>cooling devices</w:t>
      </w:r>
      <w:r w:rsidR="00A36804">
        <w:t xml:space="preserve"> in </w:t>
      </w:r>
      <w:r w:rsidR="00107B1D">
        <w:t>facilities</w:t>
      </w:r>
      <w:r>
        <w:t>, placement of water tanks within the vicinity of working areas</w:t>
      </w:r>
      <w:r w:rsidR="00A36804">
        <w:t xml:space="preserve">. </w:t>
      </w:r>
      <w:r w:rsidR="009D3E85">
        <w:t xml:space="preserve">Adaptation interventions include for example advising </w:t>
      </w:r>
      <w:r w:rsidR="00072ADE">
        <w:t>c</w:t>
      </w:r>
      <w:r w:rsidR="00A36804" w:rsidRPr="00A36804">
        <w:t>ommunity health workers on the need for protective workwear such as hats and sunscreen during hot days</w:t>
      </w:r>
      <w:r w:rsidR="005F06CB">
        <w:t xml:space="preserve"> and the</w:t>
      </w:r>
      <w:r w:rsidR="00CB2BEE">
        <w:t xml:space="preserve"> screening and</w:t>
      </w:r>
      <w:r w:rsidR="005F06CB">
        <w:t xml:space="preserve"> placement of </w:t>
      </w:r>
      <w:r w:rsidR="005F06CB" w:rsidRPr="005F06CB">
        <w:t>HCPs at risk, e.g. those with obesity and NCDs in more climate-friendly working environments</w:t>
      </w:r>
      <w:r w:rsidR="00CB2BEE">
        <w:t xml:space="preserve"> if feasible</w:t>
      </w:r>
      <w:r w:rsidR="005F06CB" w:rsidRPr="005F06CB">
        <w:t>.</w:t>
      </w:r>
    </w:p>
    <w:p w14:paraId="4F6361E9" w14:textId="1A1B1A64" w:rsidR="002F18FA" w:rsidRPr="00E13B29" w:rsidRDefault="002F18FA" w:rsidP="002F18FA">
      <w:pPr>
        <w:pStyle w:val="ListParagraph"/>
        <w:numPr>
          <w:ilvl w:val="0"/>
          <w:numId w:val="2"/>
        </w:numPr>
        <w:rPr>
          <w:sz w:val="28"/>
          <w:szCs w:val="28"/>
        </w:rPr>
      </w:pPr>
      <w:r w:rsidRPr="00E13B29">
        <w:rPr>
          <w:sz w:val="28"/>
          <w:szCs w:val="28"/>
        </w:rPr>
        <w:t>Patient and Community Awareness</w:t>
      </w:r>
    </w:p>
    <w:p w14:paraId="32AFFE6A" w14:textId="03B52B60" w:rsidR="002F18FA" w:rsidRDefault="002F18FA" w:rsidP="002F18FA">
      <w:r>
        <w:t>H</w:t>
      </w:r>
      <w:r w:rsidR="007B3191">
        <w:t>ealthcare professionals</w:t>
      </w:r>
      <w:r>
        <w:t xml:space="preserve"> are at the coal</w:t>
      </w:r>
      <w:r w:rsidR="00E13B29">
        <w:t xml:space="preserve"> </w:t>
      </w:r>
      <w:r>
        <w:t>face of</w:t>
      </w:r>
      <w:r w:rsidR="00E13B29">
        <w:t xml:space="preserve"> service delivery</w:t>
      </w:r>
      <w:r>
        <w:t xml:space="preserve"> and are a trusted resource for patients and</w:t>
      </w:r>
      <w:r w:rsidR="007B3191">
        <w:t xml:space="preserve"> the</w:t>
      </w:r>
      <w:r>
        <w:t xml:space="preserve"> communit</w:t>
      </w:r>
      <w:r w:rsidR="007B3191">
        <w:t>y</w:t>
      </w:r>
      <w:r>
        <w:t>. HCPs are therefore well positioned to raise awareness on climate change and the impact on health. This can be done at various touch points including before and during consultation</w:t>
      </w:r>
      <w:r w:rsidR="001159A6">
        <w:t xml:space="preserve">, </w:t>
      </w:r>
      <w:r>
        <w:t xml:space="preserve">at household and </w:t>
      </w:r>
      <w:r w:rsidR="002B531C">
        <w:t xml:space="preserve">at </w:t>
      </w:r>
      <w:r>
        <w:t>community level</w:t>
      </w:r>
      <w:r w:rsidR="002B531C">
        <w:t>s</w:t>
      </w:r>
      <w:r>
        <w:t xml:space="preserve">, leveraging community healthcare workers. At facility level, patient targeted </w:t>
      </w:r>
      <w:r w:rsidR="00596852">
        <w:t>climate related health education materials</w:t>
      </w:r>
      <w:r>
        <w:t xml:space="preserve"> can be developed and displayed</w:t>
      </w:r>
      <w:r w:rsidR="00E841CF">
        <w:t xml:space="preserve">, and </w:t>
      </w:r>
      <w:r>
        <w:t>health promotion talks held in waiting areas. Patients most vulnerable to climate condition</w:t>
      </w:r>
      <w:r w:rsidR="00E841CF">
        <w:t>s</w:t>
      </w:r>
      <w:r>
        <w:t xml:space="preserve"> can be identified and adaptation interventions such as drinking water, rest, managing existing health conditions discussed. Care-packages should include the establishment of referral pathways within and outside of the health sector for patients at most risk of climate related </w:t>
      </w:r>
      <w:r w:rsidR="00E841CF">
        <w:t xml:space="preserve">adverse </w:t>
      </w:r>
      <w:r>
        <w:t xml:space="preserve">health events.  </w:t>
      </w:r>
    </w:p>
    <w:p w14:paraId="24BFE906" w14:textId="77777777" w:rsidR="002F18FA" w:rsidRDefault="002F18FA" w:rsidP="002F18FA"/>
    <w:p w14:paraId="715B4DB7" w14:textId="0F52BBE9" w:rsidR="002F18FA" w:rsidRPr="00E841CF" w:rsidRDefault="002F18FA" w:rsidP="00E841CF">
      <w:pPr>
        <w:pStyle w:val="ListParagraph"/>
        <w:numPr>
          <w:ilvl w:val="0"/>
          <w:numId w:val="2"/>
        </w:numPr>
        <w:rPr>
          <w:sz w:val="28"/>
          <w:szCs w:val="28"/>
        </w:rPr>
      </w:pPr>
      <w:r w:rsidRPr="00E841CF">
        <w:rPr>
          <w:sz w:val="28"/>
          <w:szCs w:val="28"/>
        </w:rPr>
        <w:t>Health Systems Preparedness</w:t>
      </w:r>
    </w:p>
    <w:p w14:paraId="56C14AB5" w14:textId="77777777" w:rsidR="002F18FA" w:rsidRDefault="002F18FA" w:rsidP="002F18FA">
      <w:r>
        <w:t>Healthcare professionals are well positioned to support health systems prepare for the direct impact of climate change. This can be done through disaster management and support for climate related adaptation and mitigation innovations within health systems.</w:t>
      </w:r>
    </w:p>
    <w:p w14:paraId="505BEAE1" w14:textId="77777777" w:rsidR="002F18FA" w:rsidRDefault="002F18FA" w:rsidP="002F18FA">
      <w:r>
        <w:t>4.1. Disaster Management</w:t>
      </w:r>
    </w:p>
    <w:p w14:paraId="714E8D81" w14:textId="3D249C10" w:rsidR="002F18FA" w:rsidRDefault="002F18FA" w:rsidP="002F18FA">
      <w:r>
        <w:t xml:space="preserve">Climate related disasters are becoming more frequent and can either directly impact health systems </w:t>
      </w:r>
      <w:r w:rsidR="00E841CF">
        <w:t>because of</w:t>
      </w:r>
      <w:r>
        <w:t xml:space="preserve"> infrastructural damage or indirectly due to referral of acute casualties for </w:t>
      </w:r>
      <w:r w:rsidR="00E841CF">
        <w:t>emergency</w:t>
      </w:r>
      <w:r w:rsidR="00EA6456">
        <w:t xml:space="preserve"> </w:t>
      </w:r>
      <w:r>
        <w:t xml:space="preserve">assistance. The recent flooding in KwaZulu Natal in South Africa is an example of such an event. Disaster management requires anticipation, planning and coordination of resources, execution, post-event evaluation and staff debriefing. In anticipation of a climate related health disaster, </w:t>
      </w:r>
      <w:r w:rsidR="00EA6456">
        <w:t>HCPs</w:t>
      </w:r>
      <w:r>
        <w:t xml:space="preserve"> can support </w:t>
      </w:r>
      <w:r w:rsidR="00EA6456">
        <w:t>facility-based</w:t>
      </w:r>
      <w:r>
        <w:t xml:space="preserve"> vulnerability assessments to determine if facilities are able to withstand the impact of a climate health </w:t>
      </w:r>
      <w:r w:rsidR="00EA6456">
        <w:t>disaster</w:t>
      </w:r>
      <w:r>
        <w:t xml:space="preserve">. To do this, </w:t>
      </w:r>
      <w:r w:rsidR="00EA6456">
        <w:t>HCPs</w:t>
      </w:r>
      <w:r>
        <w:t xml:space="preserve"> and </w:t>
      </w:r>
      <w:r w:rsidR="00EA6456">
        <w:t xml:space="preserve">other </w:t>
      </w:r>
      <w:r>
        <w:t>health authorities need to be aware of and align themselves with organizations</w:t>
      </w:r>
      <w:r w:rsidR="00EA6456">
        <w:t xml:space="preserve"> and tools</w:t>
      </w:r>
      <w:r>
        <w:t xml:space="preserve"> that build technical capacity for</w:t>
      </w:r>
      <w:r w:rsidR="00EA6456">
        <w:t xml:space="preserve"> vulnerability</w:t>
      </w:r>
      <w:r>
        <w:t xml:space="preserve"> assessments. For example, WHO Afro </w:t>
      </w:r>
      <w:proofErr w:type="spellStart"/>
      <w:r>
        <w:t>ClimHealth</w:t>
      </w:r>
      <w:proofErr w:type="spellEnd"/>
      <w:r>
        <w:t xml:space="preserve"> is a key resource to building </w:t>
      </w:r>
      <w:r w:rsidR="00EA6456">
        <w:t>in-</w:t>
      </w:r>
      <w:r>
        <w:t>countr</w:t>
      </w:r>
      <w:r w:rsidR="00EA6456">
        <w:t>y capacity</w:t>
      </w:r>
      <w:r>
        <w:t xml:space="preserve"> </w:t>
      </w:r>
      <w:r w:rsidR="00EA6456">
        <w:t xml:space="preserve">to </w:t>
      </w:r>
      <w:r w:rsidR="00EA6456">
        <w:lastRenderedPageBreak/>
        <w:t xml:space="preserve">conduct facility-based </w:t>
      </w:r>
      <w:r>
        <w:t xml:space="preserve">vulnerability assessments. Planning </w:t>
      </w:r>
      <w:r w:rsidR="00EA6456">
        <w:t xml:space="preserve">also </w:t>
      </w:r>
      <w:r>
        <w:t xml:space="preserve">includes </w:t>
      </w:r>
      <w:r w:rsidR="00EA6456">
        <w:t xml:space="preserve">development and </w:t>
      </w:r>
      <w:r>
        <w:t>training on climate related disaster management policies, procedures and treatment protocols</w:t>
      </w:r>
      <w:r w:rsidR="00EA6456">
        <w:t>,</w:t>
      </w:r>
      <w:r>
        <w:t xml:space="preserve"> and the allocation of resources. Execution includes triage during the event and referrals. Post event evaluation seeks to strengthen future responses while debriefing aims to build staff resilience to cope with events. </w:t>
      </w:r>
    </w:p>
    <w:p w14:paraId="6D9790E9" w14:textId="77777777" w:rsidR="002F18FA" w:rsidRDefault="002F18FA" w:rsidP="002F18FA">
      <w:r>
        <w:t>4.2) Health Systems Mitigation-Adaptation Innovations</w:t>
      </w:r>
    </w:p>
    <w:p w14:paraId="6A9F2F02" w14:textId="59CCF513" w:rsidR="002F18FA" w:rsidRDefault="002F18FA" w:rsidP="002F18FA">
      <w:r>
        <w:t xml:space="preserve">Healthcare professionals sensitised to climate change can play a key role towards supporting innovative adaptation-mitigation interventions such as indoor temperature monitoring, roll out and implementation of climate and health indicators as part of routine monitoring and evaluation, roll out of patient targeted </w:t>
      </w:r>
      <w:r w:rsidR="00036878">
        <w:t>EWS</w:t>
      </w:r>
      <w:r>
        <w:t xml:space="preserve"> and messaging including the implementation of adaptation interventions such as use of climate friendly fans, promotion of hydration etc. during care.</w:t>
      </w:r>
    </w:p>
    <w:p w14:paraId="77DB3D02" w14:textId="77777777" w:rsidR="002F18FA" w:rsidRDefault="002F18FA" w:rsidP="002F18FA"/>
    <w:p w14:paraId="2FB5C938" w14:textId="5B13FBCB" w:rsidR="00036878" w:rsidRPr="00036878" w:rsidRDefault="00036878" w:rsidP="002F18FA">
      <w:pPr>
        <w:pStyle w:val="ListParagraph"/>
        <w:numPr>
          <w:ilvl w:val="0"/>
          <w:numId w:val="2"/>
        </w:numPr>
        <w:rPr>
          <w:sz w:val="28"/>
          <w:szCs w:val="28"/>
        </w:rPr>
      </w:pPr>
      <w:r>
        <w:rPr>
          <w:sz w:val="28"/>
          <w:szCs w:val="28"/>
        </w:rPr>
        <w:t xml:space="preserve">Advocacy and </w:t>
      </w:r>
      <w:r w:rsidR="002F18FA" w:rsidRPr="00036878">
        <w:rPr>
          <w:sz w:val="28"/>
          <w:szCs w:val="28"/>
        </w:rPr>
        <w:t>Policy</w:t>
      </w:r>
      <w:r>
        <w:rPr>
          <w:sz w:val="28"/>
          <w:szCs w:val="28"/>
        </w:rPr>
        <w:t xml:space="preserve"> Advancement</w:t>
      </w:r>
      <w:r w:rsidR="002F18FA" w:rsidRPr="00036878">
        <w:rPr>
          <w:sz w:val="28"/>
          <w:szCs w:val="28"/>
        </w:rPr>
        <w:t xml:space="preserve"> </w:t>
      </w:r>
    </w:p>
    <w:p w14:paraId="0A6242D1" w14:textId="54E2E93D" w:rsidR="00036878" w:rsidRPr="00036878" w:rsidRDefault="00036878" w:rsidP="00036878">
      <w:r w:rsidRPr="00036878">
        <w:t>5.</w:t>
      </w:r>
      <w:r>
        <w:t>1</w:t>
      </w:r>
      <w:r w:rsidRPr="00036878">
        <w:t>) Advocacy and Cli</w:t>
      </w:r>
      <w:r>
        <w:t>mate Justice</w:t>
      </w:r>
    </w:p>
    <w:p w14:paraId="0268D28E" w14:textId="0FEC811C" w:rsidR="00036878" w:rsidRDefault="00036878" w:rsidP="002F18FA">
      <w:r w:rsidRPr="00036878">
        <w:t xml:space="preserve">Across the world, healthcare professionals are organizing themselves and are lobbying against the climate health crisis. Healthcare professionals are using their unique voice to lobby policymakers to prioritise interventions that mitigate the impact of climate change on the health. Advocacy group led by healthcare professional networks are on the increase. Unfortunately, most </w:t>
      </w:r>
      <w:proofErr w:type="gramStart"/>
      <w:r w:rsidRPr="00036878">
        <w:t>are located in</w:t>
      </w:r>
      <w:proofErr w:type="gramEnd"/>
      <w:r w:rsidRPr="00036878">
        <w:t xml:space="preserve"> developed countries. There is an urgent need for similar advocacy groups in LMICs to also promote climate justice for those disproportionately affected by the climate crisis. HCPs in LMICs should advocate for 1) Policymakers to heed the call for an urgent response; 2) A multisectoral call to action to halt or reverse the impact of climate on health; 3) The protection of the most vulnerable populations through evidenced based interventions; 4) Funding for investments in health systems to build resiliency</w:t>
      </w:r>
    </w:p>
    <w:p w14:paraId="7F21D6A6" w14:textId="77777777" w:rsidR="00036878" w:rsidRDefault="00036878" w:rsidP="002F18FA"/>
    <w:p w14:paraId="634AD3B1" w14:textId="21CEA714" w:rsidR="002F18FA" w:rsidRDefault="002F18FA" w:rsidP="002F18FA">
      <w:r>
        <w:t>5.</w:t>
      </w:r>
      <w:r w:rsidR="00036878">
        <w:t>2</w:t>
      </w:r>
      <w:r>
        <w:t xml:space="preserve">) Policy </w:t>
      </w:r>
      <w:r w:rsidR="00036878">
        <w:t>Advancement</w:t>
      </w:r>
    </w:p>
    <w:p w14:paraId="48A80CC2" w14:textId="5259BFBA" w:rsidR="002F18FA" w:rsidRDefault="002F18FA" w:rsidP="002F18FA">
      <w:r>
        <w:t xml:space="preserve">Healthcare professionals historically play a critical role in the development and implementation of national health policies, this should be the same for advancing climate and health policy. The role that HCPs are best positioned to play include </w:t>
      </w:r>
      <w:proofErr w:type="spellStart"/>
      <w:r>
        <w:t>i</w:t>
      </w:r>
      <w:proofErr w:type="spellEnd"/>
      <w:r>
        <w:t xml:space="preserve">) Generation of evidenced based climate and health scientific knowledge; ii) Technical support to policymakers and other health officials for the translation of science to policy; iii) Policy education and awareness to the broader community; iv) Policy implementation at sub-national levels; and v) Evaluation of impact, reach and the effectiveness of interventions to better refine policy. This is illustrated in Figure </w:t>
      </w:r>
      <w:r w:rsidR="00270F70">
        <w:t>2</w:t>
      </w:r>
      <w:r>
        <w:t xml:space="preserve"> below: </w:t>
      </w:r>
    </w:p>
    <w:p w14:paraId="238AFA10" w14:textId="188B8725" w:rsidR="003F2AC3" w:rsidRDefault="003F2AC3" w:rsidP="002F18FA"/>
    <w:p w14:paraId="3BCC42CD" w14:textId="25E49739" w:rsidR="00270F70" w:rsidRDefault="00270F70" w:rsidP="002F18FA"/>
    <w:p w14:paraId="4D8A3881" w14:textId="4AA67BB0" w:rsidR="00270F70" w:rsidRDefault="00270F70" w:rsidP="002F18FA"/>
    <w:p w14:paraId="6FE3EC12" w14:textId="77777777" w:rsidR="00270F70" w:rsidRDefault="00270F70" w:rsidP="002F18FA"/>
    <w:p w14:paraId="6D00C9C5" w14:textId="15E46647" w:rsidR="00270F70" w:rsidRDefault="00270F70" w:rsidP="002F18FA"/>
    <w:p w14:paraId="76346F75" w14:textId="77777777" w:rsidR="00270F70" w:rsidRDefault="00270F70" w:rsidP="002F18FA"/>
    <w:p w14:paraId="690A4892" w14:textId="5AF8FCFE" w:rsidR="00270F70" w:rsidRPr="00270F70" w:rsidRDefault="00270F70" w:rsidP="002F18FA">
      <w:pPr>
        <w:rPr>
          <w:i/>
          <w:iCs/>
          <w:sz w:val="20"/>
          <w:szCs w:val="20"/>
        </w:rPr>
      </w:pPr>
      <w:r w:rsidRPr="00270F70">
        <w:rPr>
          <w:i/>
          <w:iCs/>
          <w:sz w:val="20"/>
          <w:szCs w:val="20"/>
        </w:rPr>
        <w:lastRenderedPageBreak/>
        <w:t>Figure 2: Climate Health Policy Advancement</w:t>
      </w:r>
    </w:p>
    <w:p w14:paraId="3A3BB68A" w14:textId="704C2E0D" w:rsidR="003F2AC3" w:rsidRDefault="003F2AC3" w:rsidP="002F18FA">
      <w:r>
        <w:rPr>
          <w:noProof/>
        </w:rPr>
        <w:drawing>
          <wp:inline distT="0" distB="0" distL="0" distR="0" wp14:anchorId="358F9D03" wp14:editId="28E52276">
            <wp:extent cx="5486400" cy="3200400"/>
            <wp:effectExtent l="0" t="0" r="0" b="19050"/>
            <wp:docPr id="7" name="Diagram 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14:paraId="39CE441A" w14:textId="6BF6BFA3" w:rsidR="002F18FA" w:rsidRDefault="002F18FA" w:rsidP="00BC7D71">
      <w:r>
        <w:t xml:space="preserve">  </w:t>
      </w:r>
    </w:p>
    <w:p w14:paraId="1FEB0352" w14:textId="60C20AF6" w:rsidR="003428BC" w:rsidRPr="00F70521" w:rsidRDefault="0035594D" w:rsidP="003428BC">
      <w:pPr>
        <w:pStyle w:val="ListParagraph"/>
        <w:numPr>
          <w:ilvl w:val="0"/>
          <w:numId w:val="2"/>
        </w:numPr>
        <w:rPr>
          <w:sz w:val="28"/>
          <w:szCs w:val="28"/>
        </w:rPr>
      </w:pPr>
      <w:r w:rsidRPr="00F70521">
        <w:rPr>
          <w:sz w:val="28"/>
          <w:szCs w:val="28"/>
        </w:rPr>
        <w:t>Capacity Building</w:t>
      </w:r>
      <w:r w:rsidR="00D47985" w:rsidRPr="00F70521">
        <w:rPr>
          <w:sz w:val="28"/>
          <w:szCs w:val="28"/>
        </w:rPr>
        <w:t xml:space="preserve"> and Research</w:t>
      </w:r>
    </w:p>
    <w:p w14:paraId="6BB2DD81" w14:textId="4C89061B" w:rsidR="004457DA" w:rsidRDefault="00661E8E" w:rsidP="00D47985">
      <w:pPr>
        <w:ind w:left="720"/>
      </w:pPr>
      <w:r>
        <w:t>6</w:t>
      </w:r>
      <w:r w:rsidR="00D47985">
        <w:t xml:space="preserve">.1) </w:t>
      </w:r>
      <w:r w:rsidR="00036878">
        <w:t xml:space="preserve">Developing </w:t>
      </w:r>
      <w:r w:rsidR="0095339D">
        <w:t>CECH c</w:t>
      </w:r>
      <w:r w:rsidR="00CE1C8D">
        <w:t>ompeten</w:t>
      </w:r>
      <w:r w:rsidR="00DF0392">
        <w:t>t Healthcare Professionals</w:t>
      </w:r>
    </w:p>
    <w:p w14:paraId="3CB029C7" w14:textId="0FDF6F51" w:rsidR="00122791" w:rsidRDefault="005773C9" w:rsidP="00E04D00">
      <w:r>
        <w:t xml:space="preserve">To </w:t>
      </w:r>
      <w:r w:rsidR="00CE1C8D">
        <w:t xml:space="preserve">adequately </w:t>
      </w:r>
      <w:r>
        <w:t xml:space="preserve">respond to climate change, </w:t>
      </w:r>
      <w:r w:rsidR="004620B2">
        <w:t>HCPs</w:t>
      </w:r>
      <w:r w:rsidR="00C715F5">
        <w:t xml:space="preserve"> </w:t>
      </w:r>
      <w:r>
        <w:t xml:space="preserve">need to </w:t>
      </w:r>
      <w:r w:rsidR="00CE1C8D">
        <w:t>develop competen</w:t>
      </w:r>
      <w:r w:rsidR="00830E48">
        <w:t xml:space="preserve">cy </w:t>
      </w:r>
      <w:r w:rsidR="00CE1C8D">
        <w:t>in the field of climate change</w:t>
      </w:r>
      <w:r w:rsidR="002F4C01">
        <w:t xml:space="preserve"> and health</w:t>
      </w:r>
      <w:r w:rsidR="000D7F50">
        <w:fldChar w:fldCharType="begin"/>
      </w:r>
      <w:r w:rsidR="00ED66DB">
        <w:instrText xml:space="preserve"> ADDIN EN.CITE &lt;EndNote&gt;&lt;Cite&gt;&lt;Author&gt;Jagals&lt;/Author&gt;&lt;Year&gt;2021&lt;/Year&gt;&lt;RecNum&gt;199&lt;/RecNum&gt;&lt;DisplayText&gt;&lt;style face="superscript"&gt;14&lt;/style&gt;&lt;/DisplayText&gt;&lt;record&gt;&lt;rec-number&gt;199&lt;/rec-number&gt;&lt;foreign-keys&gt;&lt;key app="EN" db-id="2d0w2p2v5rva0ne0rw9p9ztpfadvf2vtz2zr" timestamp="1660651824"&gt;199&lt;/key&gt;&lt;/foreign-keys&gt;&lt;ref-type name="Journal Article"&gt;17&lt;/ref-type&gt;&lt;contributors&gt;&lt;authors&gt;&lt;author&gt;Jagals, Paul&lt;/author&gt;&lt;author&gt;Ebi, Kristie&lt;/author&gt;&lt;/authors&gt;&lt;/contributors&gt;&lt;titles&gt;&lt;title&gt;Core Competencies for Health Workers to Deal with Climate and Environmental Change&lt;/title&gt;&lt;secondary-title&gt;International Journal of Environmental Research and Public Health&lt;/secondary-title&gt;&lt;/titles&gt;&lt;periodical&gt;&lt;full-title&gt;International Journal of Environmental Research and Public Health&lt;/full-title&gt;&lt;/periodical&gt;&lt;pages&gt;3849&lt;/pages&gt;&lt;volume&gt;18&lt;/volume&gt;&lt;number&gt;8&lt;/number&gt;&lt;dates&gt;&lt;year&gt;2021&lt;/year&gt;&lt;/dates&gt;&lt;isbn&gt;1660-4601&lt;/isbn&gt;&lt;accession-num&gt;doi:10.3390/ijerph18083849&lt;/accession-num&gt;&lt;urls&gt;&lt;related-urls&gt;&lt;url&gt;https://www.mdpi.com/1660-4601/18/8/3849&lt;/url&gt;&lt;/related-urls&gt;&lt;/urls&gt;&lt;/record&gt;&lt;/Cite&gt;&lt;/EndNote&gt;</w:instrText>
      </w:r>
      <w:r w:rsidR="000D7F50">
        <w:fldChar w:fldCharType="separate"/>
      </w:r>
      <w:r w:rsidR="00ED66DB" w:rsidRPr="00ED66DB">
        <w:rPr>
          <w:noProof/>
          <w:vertAlign w:val="superscript"/>
        </w:rPr>
        <w:t>14</w:t>
      </w:r>
      <w:r w:rsidR="000D7F50">
        <w:fldChar w:fldCharType="end"/>
      </w:r>
      <w:r w:rsidR="002F4C01">
        <w:t xml:space="preserve">. </w:t>
      </w:r>
      <w:r w:rsidR="000D7F50">
        <w:t>A c</w:t>
      </w:r>
      <w:r w:rsidR="000324D0">
        <w:t xml:space="preserve">omprehensive competency framework </w:t>
      </w:r>
      <w:r w:rsidR="00C715F5">
        <w:t>that enables transition from novice to expert</w:t>
      </w:r>
      <w:r w:rsidR="000D7F50">
        <w:t xml:space="preserve"> </w:t>
      </w:r>
      <w:r w:rsidR="00BD4A41">
        <w:t xml:space="preserve">(see </w:t>
      </w:r>
      <w:r w:rsidR="00661E8E" w:rsidRPr="00661E8E">
        <w:rPr>
          <w:i/>
          <w:iCs/>
        </w:rPr>
        <w:t>F</w:t>
      </w:r>
      <w:r w:rsidR="00BD4A41" w:rsidRPr="00661E8E">
        <w:rPr>
          <w:i/>
          <w:iCs/>
        </w:rPr>
        <w:t xml:space="preserve">igure </w:t>
      </w:r>
      <w:r w:rsidR="00270F70">
        <w:rPr>
          <w:i/>
          <w:iCs/>
        </w:rPr>
        <w:t>3</w:t>
      </w:r>
      <w:r w:rsidR="00BD4A41">
        <w:t xml:space="preserve"> below), </w:t>
      </w:r>
      <w:r w:rsidR="000D7F50">
        <w:t>can guide the d</w:t>
      </w:r>
      <w:r w:rsidR="00BD4A41">
        <w:t>evelopment of such expertise. In this frame</w:t>
      </w:r>
      <w:r w:rsidR="0048482C">
        <w:t>work, competency is developed</w:t>
      </w:r>
      <w:r w:rsidR="00357D46">
        <w:t xml:space="preserve"> t</w:t>
      </w:r>
      <w:r w:rsidR="004B6102">
        <w:t xml:space="preserve">hrough </w:t>
      </w:r>
      <w:r w:rsidR="0048482C">
        <w:t>1) O</w:t>
      </w:r>
      <w:r w:rsidR="00577B62">
        <w:t xml:space="preserve">btaining </w:t>
      </w:r>
      <w:r w:rsidR="00577B62" w:rsidRPr="0048482C">
        <w:rPr>
          <w:b/>
          <w:bCs/>
        </w:rPr>
        <w:t>factual knowledge</w:t>
      </w:r>
      <w:r w:rsidR="00577B62">
        <w:t xml:space="preserve"> </w:t>
      </w:r>
      <w:r w:rsidR="0048482C">
        <w:t>on</w:t>
      </w:r>
      <w:r w:rsidR="00577B62">
        <w:t xml:space="preserve"> climate </w:t>
      </w:r>
      <w:r w:rsidR="0048482C">
        <w:t xml:space="preserve">change and health; </w:t>
      </w:r>
      <w:r w:rsidR="00577B62">
        <w:t xml:space="preserve">2) </w:t>
      </w:r>
      <w:r w:rsidR="0048482C" w:rsidRPr="0048482C">
        <w:rPr>
          <w:b/>
          <w:bCs/>
        </w:rPr>
        <w:t>A</w:t>
      </w:r>
      <w:r w:rsidR="00577B62" w:rsidRPr="0048482C">
        <w:rPr>
          <w:b/>
          <w:bCs/>
        </w:rPr>
        <w:t xml:space="preserve">pplying meaning </w:t>
      </w:r>
      <w:r w:rsidR="00604CCC" w:rsidRPr="0048482C">
        <w:rPr>
          <w:b/>
          <w:bCs/>
        </w:rPr>
        <w:t>and decision making</w:t>
      </w:r>
      <w:r w:rsidR="00604CCC">
        <w:t xml:space="preserve"> based on factual knowledge</w:t>
      </w:r>
      <w:r w:rsidR="0048482C">
        <w:t>;</w:t>
      </w:r>
      <w:r w:rsidR="00604CCC">
        <w:t xml:space="preserve"> and 3) </w:t>
      </w:r>
      <w:r w:rsidR="0048482C" w:rsidRPr="0048482C">
        <w:rPr>
          <w:b/>
          <w:bCs/>
        </w:rPr>
        <w:t>A</w:t>
      </w:r>
      <w:r w:rsidR="00604CCC" w:rsidRPr="0048482C">
        <w:rPr>
          <w:b/>
          <w:bCs/>
        </w:rPr>
        <w:t>cting</w:t>
      </w:r>
      <w:r w:rsidR="00604CCC">
        <w:t xml:space="preserve"> on that knowledge</w:t>
      </w:r>
      <w:r w:rsidR="00D777B2">
        <w:t xml:space="preserve"> – the ultimate level of competency</w:t>
      </w:r>
      <w:r w:rsidR="0020574B">
        <w:fldChar w:fldCharType="begin"/>
      </w:r>
      <w:r w:rsidR="00ED66DB">
        <w:instrText xml:space="preserve"> ADDIN EN.CITE &lt;EndNote&gt;&lt;Cite&gt;&lt;Author&gt;Jagals&lt;/Author&gt;&lt;Year&gt;2021&lt;/Year&gt;&lt;RecNum&gt;199&lt;/RecNum&gt;&lt;DisplayText&gt;&lt;style face="superscript"&gt;14&lt;/style&gt;&lt;/DisplayText&gt;&lt;record&gt;&lt;rec-number&gt;199&lt;/rec-number&gt;&lt;foreign-keys&gt;&lt;key app="EN" db-id="2d0w2p2v5rva0ne0rw9p9ztpfadvf2vtz2zr" timestamp="1660651824"&gt;199&lt;/key&gt;&lt;/foreign-keys&gt;&lt;ref-type name="Journal Article"&gt;17&lt;/ref-type&gt;&lt;contributors&gt;&lt;authors&gt;&lt;author&gt;Jagals, Paul&lt;/author&gt;&lt;author&gt;Ebi, Kristie&lt;/author&gt;&lt;/authors&gt;&lt;/contributors&gt;&lt;titles&gt;&lt;title&gt;Core Competencies for Health Workers to Deal with Climate and Environmental Change&lt;/title&gt;&lt;secondary-title&gt;International Journal of Environmental Research and Public Health&lt;/secondary-title&gt;&lt;/titles&gt;&lt;periodical&gt;&lt;full-title&gt;International Journal of Environmental Research and Public Health&lt;/full-title&gt;&lt;/periodical&gt;&lt;pages&gt;3849&lt;/pages&gt;&lt;volume&gt;18&lt;/volume&gt;&lt;number&gt;8&lt;/number&gt;&lt;dates&gt;&lt;year&gt;2021&lt;/year&gt;&lt;/dates&gt;&lt;isbn&gt;1660-4601&lt;/isbn&gt;&lt;accession-num&gt;doi:10.3390/ijerph18083849&lt;/accession-num&gt;&lt;urls&gt;&lt;related-urls&gt;&lt;url&gt;https://www.mdpi.com/1660-4601/18/8/3849&lt;/url&gt;&lt;/related-urls&gt;&lt;/urls&gt;&lt;/record&gt;&lt;/Cite&gt;&lt;/EndNote&gt;</w:instrText>
      </w:r>
      <w:r w:rsidR="0020574B">
        <w:fldChar w:fldCharType="separate"/>
      </w:r>
      <w:r w:rsidR="00ED66DB" w:rsidRPr="00ED66DB">
        <w:rPr>
          <w:noProof/>
          <w:vertAlign w:val="superscript"/>
        </w:rPr>
        <w:t>14</w:t>
      </w:r>
      <w:r w:rsidR="0020574B">
        <w:fldChar w:fldCharType="end"/>
      </w:r>
      <w:r w:rsidR="0020574B">
        <w:t>.</w:t>
      </w:r>
    </w:p>
    <w:p w14:paraId="2BAA61D5" w14:textId="77777777" w:rsidR="00D47985" w:rsidRDefault="00D47985" w:rsidP="00E04D00"/>
    <w:p w14:paraId="6C32427C" w14:textId="71F141A1" w:rsidR="00CE1C8D" w:rsidRPr="00D47985" w:rsidRDefault="0059308D" w:rsidP="00E04D00">
      <w:pPr>
        <w:rPr>
          <w:i/>
          <w:iCs/>
          <w:sz w:val="20"/>
          <w:szCs w:val="20"/>
        </w:rPr>
      </w:pPr>
      <w:r w:rsidRPr="00D47985">
        <w:rPr>
          <w:i/>
          <w:iCs/>
          <w:sz w:val="20"/>
          <w:szCs w:val="20"/>
        </w:rPr>
        <w:t xml:space="preserve">Figure </w:t>
      </w:r>
      <w:r w:rsidR="00270F70">
        <w:rPr>
          <w:i/>
          <w:iCs/>
          <w:sz w:val="20"/>
          <w:szCs w:val="20"/>
        </w:rPr>
        <w:t>3</w:t>
      </w:r>
      <w:r w:rsidRPr="00D47985">
        <w:rPr>
          <w:i/>
          <w:iCs/>
          <w:sz w:val="20"/>
          <w:szCs w:val="20"/>
        </w:rPr>
        <w:t>: The CECH Framework</w:t>
      </w:r>
    </w:p>
    <w:p w14:paraId="4213F4D1" w14:textId="3F4DA6FE" w:rsidR="00E04D00" w:rsidRDefault="00A06730" w:rsidP="00BD5DC7">
      <w:pPr>
        <w:jc w:val="center"/>
      </w:pPr>
      <w:r>
        <w:rPr>
          <w:noProof/>
        </w:rPr>
        <w:lastRenderedPageBreak/>
        <w:drawing>
          <wp:inline distT="0" distB="0" distL="0" distR="0" wp14:anchorId="210C4082" wp14:editId="148B12F4">
            <wp:extent cx="5156465" cy="3130711"/>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0">
                      <a:extLst>
                        <a:ext uri="{28A0092B-C50C-407E-A947-70E740481C1C}">
                          <a14:useLocalDpi xmlns:a14="http://schemas.microsoft.com/office/drawing/2010/main" val="0"/>
                        </a:ext>
                      </a:extLst>
                    </a:blip>
                    <a:stretch>
                      <a:fillRect/>
                    </a:stretch>
                  </pic:blipFill>
                  <pic:spPr>
                    <a:xfrm>
                      <a:off x="0" y="0"/>
                      <a:ext cx="5156465" cy="3130711"/>
                    </a:xfrm>
                    <a:prstGeom prst="rect">
                      <a:avLst/>
                    </a:prstGeom>
                  </pic:spPr>
                </pic:pic>
              </a:graphicData>
            </a:graphic>
          </wp:inline>
        </w:drawing>
      </w:r>
    </w:p>
    <w:p w14:paraId="25F6F4D2" w14:textId="2EA96431" w:rsidR="00063786" w:rsidRPr="00D47985" w:rsidRDefault="00C94195" w:rsidP="00E04D00">
      <w:pPr>
        <w:rPr>
          <w:sz w:val="18"/>
          <w:szCs w:val="18"/>
        </w:rPr>
      </w:pPr>
      <w:r w:rsidRPr="00D47985">
        <w:rPr>
          <w:sz w:val="18"/>
          <w:szCs w:val="18"/>
        </w:rPr>
        <w:t xml:space="preserve">Source: </w:t>
      </w:r>
      <w:proofErr w:type="spellStart"/>
      <w:r w:rsidRPr="00D47985">
        <w:rPr>
          <w:sz w:val="18"/>
          <w:szCs w:val="18"/>
        </w:rPr>
        <w:t>Jagals</w:t>
      </w:r>
      <w:proofErr w:type="spellEnd"/>
      <w:r w:rsidRPr="00D47985">
        <w:rPr>
          <w:sz w:val="18"/>
          <w:szCs w:val="18"/>
        </w:rPr>
        <w:t xml:space="preserve"> et al</w:t>
      </w:r>
      <w:r w:rsidR="0059308D" w:rsidRPr="00D47985">
        <w:rPr>
          <w:sz w:val="18"/>
          <w:szCs w:val="18"/>
        </w:rPr>
        <w:fldChar w:fldCharType="begin"/>
      </w:r>
      <w:r w:rsidR="00ED66DB">
        <w:rPr>
          <w:sz w:val="18"/>
          <w:szCs w:val="18"/>
        </w:rPr>
        <w:instrText xml:space="preserve"> ADDIN EN.CITE &lt;EndNote&gt;&lt;Cite&gt;&lt;Author&gt;Jagals&lt;/Author&gt;&lt;Year&gt;2021&lt;/Year&gt;&lt;RecNum&gt;199&lt;/RecNum&gt;&lt;DisplayText&gt;&lt;style face="superscript"&gt;14&lt;/style&gt;&lt;/DisplayText&gt;&lt;record&gt;&lt;rec-number&gt;199&lt;/rec-number&gt;&lt;foreign-keys&gt;&lt;key app="EN" db-id="2d0w2p2v5rva0ne0rw9p9ztpfadvf2vtz2zr" timestamp="1660651824"&gt;199&lt;/key&gt;&lt;/foreign-keys&gt;&lt;ref-type name="Journal Article"&gt;17&lt;/ref-type&gt;&lt;contributors&gt;&lt;authors&gt;&lt;author&gt;Jagals, Paul&lt;/author&gt;&lt;author&gt;Ebi, Kristie&lt;/author&gt;&lt;/authors&gt;&lt;/contributors&gt;&lt;titles&gt;&lt;title&gt;Core Competencies for Health Workers to Deal with Climate and Environmental Change&lt;/title&gt;&lt;secondary-title&gt;International Journal of Environmental Research and Public Health&lt;/secondary-title&gt;&lt;/titles&gt;&lt;periodical&gt;&lt;full-title&gt;International Journal of Environmental Research and Public Health&lt;/full-title&gt;&lt;/periodical&gt;&lt;pages&gt;3849&lt;/pages&gt;&lt;volume&gt;18&lt;/volume&gt;&lt;number&gt;8&lt;/number&gt;&lt;dates&gt;&lt;year&gt;2021&lt;/year&gt;&lt;/dates&gt;&lt;isbn&gt;1660-4601&lt;/isbn&gt;&lt;accession-num&gt;doi:10.3390/ijerph18083849&lt;/accession-num&gt;&lt;urls&gt;&lt;related-urls&gt;&lt;url&gt;https://www.mdpi.com/1660-4601/18/8/3849&lt;/url&gt;&lt;/related-urls&gt;&lt;/urls&gt;&lt;/record&gt;&lt;/Cite&gt;&lt;/EndNote&gt;</w:instrText>
      </w:r>
      <w:r w:rsidR="0059308D" w:rsidRPr="00D47985">
        <w:rPr>
          <w:sz w:val="18"/>
          <w:szCs w:val="18"/>
        </w:rPr>
        <w:fldChar w:fldCharType="separate"/>
      </w:r>
      <w:r w:rsidR="00ED66DB" w:rsidRPr="00ED66DB">
        <w:rPr>
          <w:noProof/>
          <w:sz w:val="18"/>
          <w:szCs w:val="18"/>
          <w:vertAlign w:val="superscript"/>
        </w:rPr>
        <w:t>14</w:t>
      </w:r>
      <w:r w:rsidR="0059308D" w:rsidRPr="00D47985">
        <w:rPr>
          <w:sz w:val="18"/>
          <w:szCs w:val="18"/>
        </w:rPr>
        <w:fldChar w:fldCharType="end"/>
      </w:r>
    </w:p>
    <w:p w14:paraId="1B7FEB13" w14:textId="1772BC08" w:rsidR="003F7A2F" w:rsidRDefault="0020574B" w:rsidP="0020574B">
      <w:r>
        <w:t xml:space="preserve">Factual knowledge </w:t>
      </w:r>
      <w:r w:rsidR="00C94195">
        <w:t xml:space="preserve">on climate change and health </w:t>
      </w:r>
      <w:r>
        <w:t xml:space="preserve">can be achieved </w:t>
      </w:r>
      <w:r w:rsidR="00B65456">
        <w:t xml:space="preserve">formally </w:t>
      </w:r>
      <w:r>
        <w:t xml:space="preserve">through pre, post graduate training </w:t>
      </w:r>
      <w:r w:rsidR="00CF1E52">
        <w:t>a</w:t>
      </w:r>
      <w:r w:rsidR="00EE2168">
        <w:t>t</w:t>
      </w:r>
      <w:r w:rsidR="00DB6DFE">
        <w:t xml:space="preserve"> </w:t>
      </w:r>
      <w:r w:rsidR="00EE2168">
        <w:t>learning ins</w:t>
      </w:r>
      <w:r w:rsidR="00DB6DFE">
        <w:t>titutes</w:t>
      </w:r>
      <w:r w:rsidR="00B65456">
        <w:t xml:space="preserve"> and informally through self-learning</w:t>
      </w:r>
      <w:r w:rsidR="00C94195">
        <w:fldChar w:fldCharType="begin"/>
      </w:r>
      <w:r w:rsidR="00ED66DB">
        <w:instrText xml:space="preserve"> ADDIN EN.CITE &lt;EndNote&gt;&lt;Cite&gt;&lt;Author&gt;Jagals&lt;/Author&gt;&lt;Year&gt;2021&lt;/Year&gt;&lt;RecNum&gt;199&lt;/RecNum&gt;&lt;DisplayText&gt;&lt;style face="superscript"&gt;14&lt;/style&gt;&lt;/DisplayText&gt;&lt;record&gt;&lt;rec-number&gt;199&lt;/rec-number&gt;&lt;foreign-keys&gt;&lt;key app="EN" db-id="2d0w2p2v5rva0ne0rw9p9ztpfadvf2vtz2zr" timestamp="1660651824"&gt;199&lt;/key&gt;&lt;/foreign-keys&gt;&lt;ref-type name="Journal Article"&gt;17&lt;/ref-type&gt;&lt;contributors&gt;&lt;authors&gt;&lt;author&gt;Jagals, Paul&lt;/author&gt;&lt;author&gt;Ebi, Kristie&lt;/author&gt;&lt;/authors&gt;&lt;/contributors&gt;&lt;titles&gt;&lt;title&gt;Core Competencies for Health Workers to Deal with Climate and Environmental Change&lt;/title&gt;&lt;secondary-title&gt;International Journal of Environmental Research and Public Health&lt;/secondary-title&gt;&lt;/titles&gt;&lt;periodical&gt;&lt;full-title&gt;International Journal of Environmental Research and Public Health&lt;/full-title&gt;&lt;/periodical&gt;&lt;pages&gt;3849&lt;/pages&gt;&lt;volume&gt;18&lt;/volume&gt;&lt;number&gt;8&lt;/number&gt;&lt;dates&gt;&lt;year&gt;2021&lt;/year&gt;&lt;/dates&gt;&lt;isbn&gt;1660-4601&lt;/isbn&gt;&lt;accession-num&gt;doi:10.3390/ijerph18083849&lt;/accession-num&gt;&lt;urls&gt;&lt;related-urls&gt;&lt;url&gt;https://www.mdpi.com/1660-4601/18/8/3849&lt;/url&gt;&lt;/related-urls&gt;&lt;/urls&gt;&lt;/record&gt;&lt;/Cite&gt;&lt;/EndNote&gt;</w:instrText>
      </w:r>
      <w:r w:rsidR="00C94195">
        <w:fldChar w:fldCharType="separate"/>
      </w:r>
      <w:r w:rsidR="00ED66DB" w:rsidRPr="00ED66DB">
        <w:rPr>
          <w:noProof/>
          <w:vertAlign w:val="superscript"/>
        </w:rPr>
        <w:t>14</w:t>
      </w:r>
      <w:r w:rsidR="00C94195">
        <w:fldChar w:fldCharType="end"/>
      </w:r>
      <w:r w:rsidRPr="0020574B">
        <w:t xml:space="preserve">. </w:t>
      </w:r>
      <w:r w:rsidR="00595A25">
        <w:t>T</w:t>
      </w:r>
      <w:r w:rsidRPr="0020574B">
        <w:t>raining shoul</w:t>
      </w:r>
      <w:r w:rsidR="000008E9">
        <w:t xml:space="preserve">d </w:t>
      </w:r>
      <w:r w:rsidR="00B65456">
        <w:t xml:space="preserve">accommodate different levels of </w:t>
      </w:r>
      <w:r w:rsidRPr="0020574B">
        <w:t xml:space="preserve">healthcare </w:t>
      </w:r>
      <w:r w:rsidR="00B65456">
        <w:t>professionals</w:t>
      </w:r>
      <w:r w:rsidRPr="0020574B">
        <w:t xml:space="preserve"> </w:t>
      </w:r>
      <w:r w:rsidR="00595A25">
        <w:t>including</w:t>
      </w:r>
      <w:r w:rsidRPr="0020574B">
        <w:t xml:space="preserve"> community health workers</w:t>
      </w:r>
      <w:r w:rsidR="00595A25">
        <w:t>,</w:t>
      </w:r>
      <w:r w:rsidR="00DC1488">
        <w:t xml:space="preserve"> </w:t>
      </w:r>
      <w:r w:rsidR="00DB6DFE">
        <w:t>nurses</w:t>
      </w:r>
      <w:r w:rsidR="008D1982">
        <w:t>, doctors</w:t>
      </w:r>
      <w:r w:rsidRPr="0020574B">
        <w:t xml:space="preserve"> </w:t>
      </w:r>
      <w:r w:rsidR="00B65456">
        <w:t>and</w:t>
      </w:r>
      <w:r w:rsidRPr="0020574B">
        <w:t xml:space="preserve"> specialists</w:t>
      </w:r>
      <w:r w:rsidR="00B65456">
        <w:t xml:space="preserve"> and </w:t>
      </w:r>
      <w:r w:rsidR="002B6652">
        <w:t xml:space="preserve">delivered in different </w:t>
      </w:r>
      <w:r w:rsidR="00406810">
        <w:t xml:space="preserve">mediums and </w:t>
      </w:r>
      <w:r w:rsidR="002B6652">
        <w:t>method</w:t>
      </w:r>
      <w:r w:rsidR="00595A25">
        <w:t>ologies</w:t>
      </w:r>
      <w:r w:rsidRPr="0020574B">
        <w:t>.</w:t>
      </w:r>
      <w:r w:rsidR="005E6DD6">
        <w:t xml:space="preserve"> Curriculum for training should </w:t>
      </w:r>
      <w:r w:rsidR="00556B13">
        <w:t xml:space="preserve">adopt </w:t>
      </w:r>
      <w:r w:rsidR="00E30647">
        <w:t>non-traditional approaches</w:t>
      </w:r>
      <w:r w:rsidR="00556B13">
        <w:t xml:space="preserve"> </w:t>
      </w:r>
      <w:r w:rsidR="00D0219E">
        <w:t xml:space="preserve">and </w:t>
      </w:r>
      <w:r w:rsidR="008D1982">
        <w:t xml:space="preserve">include </w:t>
      </w:r>
      <w:r w:rsidR="009E7EAB">
        <w:t>trans</w:t>
      </w:r>
      <w:r w:rsidR="005E6DD6">
        <w:t>disciplinary sectors</w:t>
      </w:r>
      <w:r w:rsidR="009E7EAB">
        <w:t xml:space="preserve">, </w:t>
      </w:r>
      <w:r w:rsidR="00484E52">
        <w:t xml:space="preserve">linking climate and environmental </w:t>
      </w:r>
      <w:r w:rsidR="00020554">
        <w:t xml:space="preserve">data </w:t>
      </w:r>
      <w:r w:rsidR="00484E52">
        <w:t>to health</w:t>
      </w:r>
      <w:r w:rsidR="00443652">
        <w:t xml:space="preserve"> data</w:t>
      </w:r>
      <w:r w:rsidR="00484E52">
        <w:t xml:space="preserve">. </w:t>
      </w:r>
      <w:r w:rsidR="002E3DB9">
        <w:t xml:space="preserve">For instance, </w:t>
      </w:r>
      <w:r w:rsidR="002D027C">
        <w:t>healthcare professional</w:t>
      </w:r>
      <w:r w:rsidR="00072ADE">
        <w:t xml:space="preserve"> training curriculum</w:t>
      </w:r>
      <w:r w:rsidR="002D027C">
        <w:t xml:space="preserve"> </w:t>
      </w:r>
      <w:r w:rsidR="00072ADE">
        <w:t>c</w:t>
      </w:r>
      <w:r w:rsidR="002D027C">
        <w:t>ould</w:t>
      </w:r>
      <w:r w:rsidR="0077149C">
        <w:t xml:space="preserve"> include</w:t>
      </w:r>
      <w:r w:rsidR="002D027C">
        <w:t xml:space="preserve"> rotat</w:t>
      </w:r>
      <w:r w:rsidR="0077149C">
        <w:t>ion to</w:t>
      </w:r>
      <w:r w:rsidR="00364FB7">
        <w:t xml:space="preserve"> climatology and environmental health </w:t>
      </w:r>
      <w:r w:rsidR="002D027C">
        <w:t>d</w:t>
      </w:r>
      <w:r w:rsidR="00364FB7">
        <w:t>epartments</w:t>
      </w:r>
      <w:r w:rsidR="002D027C">
        <w:t xml:space="preserve"> and vice -versa</w:t>
      </w:r>
      <w:r w:rsidR="00E4563A">
        <w:t>,</w:t>
      </w:r>
      <w:r w:rsidR="002D027C">
        <w:t xml:space="preserve"> to </w:t>
      </w:r>
      <w:r w:rsidR="00E4563A">
        <w:t>promote</w:t>
      </w:r>
      <w:r w:rsidR="002D027C">
        <w:t xml:space="preserve"> transdisciplinary knowledge</w:t>
      </w:r>
      <w:r w:rsidR="00E4563A">
        <w:t xml:space="preserve"> </w:t>
      </w:r>
      <w:r w:rsidR="002D027C">
        <w:t>and</w:t>
      </w:r>
      <w:r w:rsidR="00F50FA4">
        <w:t xml:space="preserve"> </w:t>
      </w:r>
      <w:r w:rsidR="002D027C">
        <w:t xml:space="preserve">joint </w:t>
      </w:r>
      <w:r w:rsidR="005F245D">
        <w:t xml:space="preserve">collaborations on </w:t>
      </w:r>
      <w:r w:rsidR="00E51FAE">
        <w:t xml:space="preserve">adaptation-mitigation </w:t>
      </w:r>
      <w:r w:rsidR="005F245D">
        <w:t>interventions</w:t>
      </w:r>
      <w:r w:rsidR="00F50FA4">
        <w:t>.</w:t>
      </w:r>
    </w:p>
    <w:p w14:paraId="18662729" w14:textId="322F0A60" w:rsidR="00F50FA4" w:rsidRDefault="00E74757" w:rsidP="0020574B">
      <w:r>
        <w:t>T</w:t>
      </w:r>
      <w:r w:rsidR="00F50FA4" w:rsidRPr="00F50FA4">
        <w:t xml:space="preserve">here is a need to </w:t>
      </w:r>
      <w:r>
        <w:t xml:space="preserve">for healthcare professionals to </w:t>
      </w:r>
      <w:r w:rsidR="00F50FA4" w:rsidRPr="00F50FA4">
        <w:t xml:space="preserve">develop practical skills through the application of theory in </w:t>
      </w:r>
      <w:r>
        <w:t>real life</w:t>
      </w:r>
      <w:r w:rsidR="00F50FA4" w:rsidRPr="00F50FA4">
        <w:t xml:space="preserve"> settings. This can be achieved through the placement of healthcare professionals in </w:t>
      </w:r>
      <w:r w:rsidR="00481746">
        <w:t>clinics for</w:t>
      </w:r>
      <w:r w:rsidR="00F50FA4" w:rsidRPr="00F50FA4">
        <w:t xml:space="preserve"> the application of theory.</w:t>
      </w:r>
      <w:r w:rsidR="00D57127">
        <w:t xml:space="preserve"> Climate and health educational toolkits should be developed </w:t>
      </w:r>
      <w:r w:rsidR="001E67A7">
        <w:t xml:space="preserve">and distributed in healthcare facilities </w:t>
      </w:r>
      <w:r w:rsidR="00D57127">
        <w:t>to reinforce learning. T</w:t>
      </w:r>
      <w:r w:rsidR="00F50FA4" w:rsidRPr="00F50FA4">
        <w:t xml:space="preserve">here should be continuing medical education </w:t>
      </w:r>
      <w:r w:rsidR="001E67A7">
        <w:t xml:space="preserve">and ongoing assessment </w:t>
      </w:r>
      <w:r w:rsidR="00F50FA4" w:rsidRPr="00F50FA4">
        <w:t>for new and established healthcare professionals to ensure they remain acquainted and relevant in a rapidly evolving climate change w</w:t>
      </w:r>
      <w:r w:rsidR="00F3012D">
        <w:t>orld</w:t>
      </w:r>
      <w:r w:rsidR="00F50FA4" w:rsidRPr="00F50FA4">
        <w:t xml:space="preserve">. </w:t>
      </w:r>
    </w:p>
    <w:p w14:paraId="0907813D" w14:textId="2C30E5A7" w:rsidR="003F7A2F" w:rsidRDefault="00661E8E" w:rsidP="00D47985">
      <w:pPr>
        <w:ind w:left="720"/>
      </w:pPr>
      <w:r>
        <w:t>6</w:t>
      </w:r>
      <w:r w:rsidR="00D47985">
        <w:t xml:space="preserve">.2) </w:t>
      </w:r>
      <w:r w:rsidR="001E67A7">
        <w:t xml:space="preserve">Climate and Health </w:t>
      </w:r>
      <w:r w:rsidR="003F7A2F">
        <w:t>Research and Development</w:t>
      </w:r>
    </w:p>
    <w:p w14:paraId="35476EAB" w14:textId="123911EF" w:rsidR="00022F3D" w:rsidRDefault="00A140BC" w:rsidP="0020574B">
      <w:r>
        <w:t xml:space="preserve">A </w:t>
      </w:r>
      <w:r w:rsidR="003F7A2F">
        <w:t xml:space="preserve">Climate and health research </w:t>
      </w:r>
      <w:r>
        <w:t>agenda</w:t>
      </w:r>
      <w:r w:rsidR="003F7A2F">
        <w:t xml:space="preserve"> </w:t>
      </w:r>
      <w:r w:rsidR="007739C9">
        <w:t xml:space="preserve">should be </w:t>
      </w:r>
      <w:r>
        <w:t>incorporated</w:t>
      </w:r>
      <w:r w:rsidR="001E67A7" w:rsidRPr="001E67A7">
        <w:t xml:space="preserve"> as part of pre and post graduate</w:t>
      </w:r>
      <w:r w:rsidR="002846C3">
        <w:t xml:space="preserve"> curriculum</w:t>
      </w:r>
      <w:r w:rsidR="001E67A7">
        <w:t xml:space="preserve"> </w:t>
      </w:r>
      <w:r w:rsidR="007739C9">
        <w:t>in learning</w:t>
      </w:r>
      <w:r w:rsidR="00C869C5">
        <w:t xml:space="preserve"> </w:t>
      </w:r>
      <w:r w:rsidR="007739C9">
        <w:t>institutes</w:t>
      </w:r>
      <w:r w:rsidR="001E67A7">
        <w:t>.</w:t>
      </w:r>
      <w:r w:rsidR="007739C9">
        <w:t xml:space="preserve"> </w:t>
      </w:r>
      <w:r w:rsidR="00DE2BFD">
        <w:t xml:space="preserve">This </w:t>
      </w:r>
      <w:r w:rsidR="00DE2BFD" w:rsidRPr="00DE2BFD">
        <w:t xml:space="preserve">will help generate much needed contextual knowledge on climate change and health in LMICs. </w:t>
      </w:r>
      <w:r w:rsidR="00E30647">
        <w:t xml:space="preserve">Funding for climate change </w:t>
      </w:r>
      <w:r w:rsidR="00133590">
        <w:t xml:space="preserve">and health </w:t>
      </w:r>
      <w:r w:rsidR="00E30647">
        <w:t>research</w:t>
      </w:r>
      <w:r w:rsidR="00721194">
        <w:t xml:space="preserve"> should</w:t>
      </w:r>
      <w:r w:rsidR="00133590">
        <w:t xml:space="preserve"> prioritis</w:t>
      </w:r>
      <w:r w:rsidR="00721194">
        <w:t>e</w:t>
      </w:r>
      <w:r w:rsidR="00133590">
        <w:t xml:space="preserve"> </w:t>
      </w:r>
      <w:proofErr w:type="gramStart"/>
      <w:r w:rsidR="00EB31FB">
        <w:t>pre</w:t>
      </w:r>
      <w:proofErr w:type="gramEnd"/>
      <w:r w:rsidR="00EB31FB">
        <w:t xml:space="preserve"> and </w:t>
      </w:r>
      <w:r w:rsidR="00BC0B2E">
        <w:t>post-graduate</w:t>
      </w:r>
      <w:r w:rsidR="00721194">
        <w:t xml:space="preserve"> </w:t>
      </w:r>
      <w:r w:rsidR="00EB31FB">
        <w:t xml:space="preserve">students </w:t>
      </w:r>
      <w:r w:rsidR="00133590">
        <w:t xml:space="preserve">and early </w:t>
      </w:r>
      <w:r w:rsidR="0005518B">
        <w:t xml:space="preserve">career </w:t>
      </w:r>
      <w:r w:rsidR="00133590">
        <w:t xml:space="preserve">research </w:t>
      </w:r>
      <w:r w:rsidR="0005518B">
        <w:t>scientists based in LMICs</w:t>
      </w:r>
      <w:r w:rsidR="00EB31FB">
        <w:t>.</w:t>
      </w:r>
      <w:r w:rsidR="001E67A7">
        <w:t xml:space="preserve"> </w:t>
      </w:r>
    </w:p>
    <w:p w14:paraId="37816E47" w14:textId="7B707580" w:rsidR="00063786" w:rsidRDefault="00063786" w:rsidP="00E04D00"/>
    <w:p w14:paraId="1D0E7B11" w14:textId="14C2AE81" w:rsidR="00783B22" w:rsidRPr="00941C74" w:rsidRDefault="00941C74">
      <w:pPr>
        <w:rPr>
          <w:sz w:val="28"/>
          <w:szCs w:val="28"/>
        </w:rPr>
      </w:pPr>
      <w:r w:rsidRPr="00941C74">
        <w:rPr>
          <w:sz w:val="28"/>
          <w:szCs w:val="28"/>
        </w:rPr>
        <w:t>Conclusion</w:t>
      </w:r>
    </w:p>
    <w:p w14:paraId="44BA6D5C" w14:textId="675003D8" w:rsidR="00036878" w:rsidRDefault="00036878" w:rsidP="00036878">
      <w:r>
        <w:t>H</w:t>
      </w:r>
      <w:r w:rsidR="00941C74">
        <w:t>ealthcare professionals</w:t>
      </w:r>
      <w:r>
        <w:t xml:space="preserve"> are at the centre of health systems strengthening and should be equipped to respond to and mitigate the impact of climate change on themselves and the populations they serve. A comprehensive approach should be undertaken with interventions from </w:t>
      </w:r>
      <w:r w:rsidR="00941C74">
        <w:t xml:space="preserve">promotion of </w:t>
      </w:r>
      <w:r>
        <w:t>self-</w:t>
      </w:r>
      <w:r>
        <w:lastRenderedPageBreak/>
        <w:t xml:space="preserve">care through to </w:t>
      </w:r>
      <w:r w:rsidR="00941C74">
        <w:t xml:space="preserve">advocacy and </w:t>
      </w:r>
      <w:r>
        <w:t xml:space="preserve">policy </w:t>
      </w:r>
      <w:r w:rsidR="00941C74">
        <w:t>advancement</w:t>
      </w:r>
      <w:r>
        <w:t xml:space="preserve">. Capacity building, research and development </w:t>
      </w:r>
      <w:r w:rsidR="00941C74">
        <w:t>em</w:t>
      </w:r>
      <w:r w:rsidR="003F2AC3">
        <w:t>beds and enables</w:t>
      </w:r>
      <w:r>
        <w:t xml:space="preserve"> this response. This if implemented effectively, has the potential to reverse or even halt the worsening crisis and the burden on the most vulnerable, who are already under the care of HCPs.</w:t>
      </w:r>
    </w:p>
    <w:p w14:paraId="7BE92F4C" w14:textId="3BC87EC1" w:rsidR="00783B22" w:rsidRDefault="00783B22"/>
    <w:p w14:paraId="15B38D9B" w14:textId="244C1E78" w:rsidR="00783B22" w:rsidRDefault="00783B22"/>
    <w:p w14:paraId="1739AD0D" w14:textId="1AB07BD4" w:rsidR="00783B22" w:rsidRDefault="00783B22"/>
    <w:p w14:paraId="7F8B3F04" w14:textId="3A218307" w:rsidR="00783B22" w:rsidRDefault="00783B22"/>
    <w:p w14:paraId="32AC646F" w14:textId="1A95B557" w:rsidR="00F70521" w:rsidRDefault="00F70521"/>
    <w:p w14:paraId="7C5A9B3A" w14:textId="3B01EAFE" w:rsidR="00F70521" w:rsidRDefault="00F70521"/>
    <w:p w14:paraId="53A0F3E7" w14:textId="60B9D8C1" w:rsidR="00F70521" w:rsidRDefault="00F70521"/>
    <w:p w14:paraId="54BD5D45" w14:textId="7FB01540" w:rsidR="00F70521" w:rsidRDefault="00F70521"/>
    <w:p w14:paraId="212C3BC0" w14:textId="38FD0633" w:rsidR="00F70521" w:rsidRDefault="00F70521"/>
    <w:p w14:paraId="5DE39703" w14:textId="7F2528AD" w:rsidR="00F70521" w:rsidRDefault="00F70521"/>
    <w:p w14:paraId="4F9665D7" w14:textId="57CDBFA6" w:rsidR="00F70521" w:rsidRDefault="00F70521"/>
    <w:p w14:paraId="0B3E1548" w14:textId="67C313B1" w:rsidR="00F70521" w:rsidRDefault="00F70521"/>
    <w:p w14:paraId="41D75168" w14:textId="7C5AD007" w:rsidR="00F70521" w:rsidRDefault="00F70521"/>
    <w:p w14:paraId="42EBA729" w14:textId="6578AB3B" w:rsidR="00F70521" w:rsidRDefault="00F70521"/>
    <w:p w14:paraId="4070A04A" w14:textId="07929F78" w:rsidR="00F70521" w:rsidRDefault="00F70521"/>
    <w:p w14:paraId="1EFC8541" w14:textId="535FB9DC" w:rsidR="00661E8E" w:rsidRDefault="00661E8E"/>
    <w:p w14:paraId="1A6A0BDC" w14:textId="46860346" w:rsidR="00661E8E" w:rsidRDefault="00661E8E"/>
    <w:p w14:paraId="1E385DF0" w14:textId="73787AEE" w:rsidR="00661E8E" w:rsidRDefault="00661E8E"/>
    <w:p w14:paraId="7010E5E2" w14:textId="534FFED2" w:rsidR="00661E8E" w:rsidRDefault="00661E8E"/>
    <w:p w14:paraId="3EEF9189" w14:textId="07AF070B" w:rsidR="00661E8E" w:rsidRDefault="00661E8E"/>
    <w:p w14:paraId="60ADF567" w14:textId="0CAC6A68" w:rsidR="00661E8E" w:rsidRDefault="00661E8E"/>
    <w:p w14:paraId="4D7AC02B" w14:textId="792B07C9" w:rsidR="00661E8E" w:rsidRDefault="00661E8E"/>
    <w:p w14:paraId="02D6A5E1" w14:textId="7FA665F3" w:rsidR="00661E8E" w:rsidRDefault="00661E8E"/>
    <w:p w14:paraId="2DA22AD8" w14:textId="41526BEC" w:rsidR="00661E8E" w:rsidRDefault="00661E8E"/>
    <w:p w14:paraId="12031334" w14:textId="1B047CE5" w:rsidR="00661E8E" w:rsidRDefault="00661E8E"/>
    <w:p w14:paraId="16383037" w14:textId="77777777" w:rsidR="00661E8E" w:rsidRDefault="00661E8E"/>
    <w:p w14:paraId="2010CEFC" w14:textId="77777777" w:rsidR="00F70521" w:rsidRDefault="00F70521"/>
    <w:p w14:paraId="659E7678" w14:textId="0B33D0BC" w:rsidR="00783B22" w:rsidRDefault="00783B22"/>
    <w:p w14:paraId="5DDB686E" w14:textId="135189D6" w:rsidR="00783B22" w:rsidRDefault="00F70521">
      <w:r>
        <w:lastRenderedPageBreak/>
        <w:t>References</w:t>
      </w:r>
    </w:p>
    <w:p w14:paraId="70C9AC28" w14:textId="77777777" w:rsidR="0027470E" w:rsidRDefault="0027470E"/>
    <w:p w14:paraId="3A5BB1CC" w14:textId="7F97D4D3" w:rsidR="002F18FA" w:rsidRPr="002F18FA" w:rsidRDefault="0027470E" w:rsidP="002F18FA">
      <w:pPr>
        <w:pStyle w:val="EndNoteBibliography"/>
        <w:spacing w:after="0"/>
      </w:pPr>
      <w:r>
        <w:fldChar w:fldCharType="begin"/>
      </w:r>
      <w:r>
        <w:instrText xml:space="preserve"> ADDIN EN.REFLIST </w:instrText>
      </w:r>
      <w:r>
        <w:fldChar w:fldCharType="separate"/>
      </w:r>
      <w:r w:rsidR="002F18FA" w:rsidRPr="002F18FA">
        <w:t>1.</w:t>
      </w:r>
      <w:r w:rsidR="002F18FA" w:rsidRPr="002F18FA">
        <w:tab/>
        <w:t xml:space="preserve">IPCC. Climate Change 2022: Impacts, Adaptation and Vulnerability. 28 February 2022. </w:t>
      </w:r>
      <w:hyperlink r:id="rId21" w:history="1">
        <w:r w:rsidR="002F18FA" w:rsidRPr="002F18FA">
          <w:rPr>
            <w:rStyle w:val="Hyperlink"/>
          </w:rPr>
          <w:t>https://www.ipcc.ch/report/sixth-assessment-report-working-group-ii/</w:t>
        </w:r>
      </w:hyperlink>
      <w:r w:rsidR="002F18FA" w:rsidRPr="002F18FA">
        <w:t xml:space="preserve"> (accessed 10 August 2022).</w:t>
      </w:r>
    </w:p>
    <w:p w14:paraId="4E06E740" w14:textId="1C5B904C" w:rsidR="002F18FA" w:rsidRPr="002F18FA" w:rsidRDefault="002F18FA" w:rsidP="002F18FA">
      <w:pPr>
        <w:pStyle w:val="EndNoteBibliography"/>
        <w:spacing w:after="0"/>
      </w:pPr>
      <w:r w:rsidRPr="002F18FA">
        <w:t>2.</w:t>
      </w:r>
      <w:r w:rsidRPr="002F18FA">
        <w:tab/>
        <w:t xml:space="preserve">Africa WHOrof. Africa faces rising climate-linked health emergencies. 2022. </w:t>
      </w:r>
      <w:hyperlink r:id="rId22" w:history="1">
        <w:r w:rsidRPr="002F18FA">
          <w:rPr>
            <w:rStyle w:val="Hyperlink"/>
          </w:rPr>
          <w:t>https://www.afro.who.int/news/africa-faces-rising-climate-linked-health-emergencies</w:t>
        </w:r>
      </w:hyperlink>
      <w:r w:rsidRPr="002F18FA">
        <w:t xml:space="preserve"> (accessed 16082022 2022).</w:t>
      </w:r>
    </w:p>
    <w:p w14:paraId="490029E4" w14:textId="77777777" w:rsidR="002F18FA" w:rsidRPr="002F18FA" w:rsidRDefault="002F18FA" w:rsidP="002F18FA">
      <w:pPr>
        <w:pStyle w:val="EndNoteBibliography"/>
        <w:spacing w:after="0"/>
      </w:pPr>
      <w:r w:rsidRPr="002F18FA">
        <w:t>3.</w:t>
      </w:r>
      <w:r w:rsidRPr="002F18FA">
        <w:tab/>
        <w:t xml:space="preserve">Li L, Jiang C, Murtugudde R, Liang XZ, Sapkota A. Global Population Exposed to Extreme Events in the 150 Most Populated Cities of the World: Implications for Public Health. </w:t>
      </w:r>
      <w:r w:rsidRPr="002F18FA">
        <w:rPr>
          <w:i/>
        </w:rPr>
        <w:t>Int J Environ Res Public Health</w:t>
      </w:r>
      <w:r w:rsidRPr="002F18FA">
        <w:t xml:space="preserve"> 2021; </w:t>
      </w:r>
      <w:r w:rsidRPr="002F18FA">
        <w:rPr>
          <w:b/>
        </w:rPr>
        <w:t>18</w:t>
      </w:r>
      <w:r w:rsidRPr="002F18FA">
        <w:t xml:space="preserve">(3): </w:t>
      </w:r>
    </w:p>
    <w:p w14:paraId="47E8EAB3" w14:textId="77777777" w:rsidR="002F18FA" w:rsidRPr="002F18FA" w:rsidRDefault="002F18FA" w:rsidP="002F18FA">
      <w:pPr>
        <w:pStyle w:val="EndNoteBibliography"/>
        <w:spacing w:after="0"/>
      </w:pPr>
      <w:r w:rsidRPr="002F18FA">
        <w:t>4.</w:t>
      </w:r>
      <w:r w:rsidRPr="002F18FA">
        <w:tab/>
        <w:t xml:space="preserve">Ebi KL, Vanos J, Baldwin JW, et al. Extreme Weather and Climate Change: Population Health and Health System Implications. </w:t>
      </w:r>
      <w:r w:rsidRPr="002F18FA">
        <w:rPr>
          <w:i/>
        </w:rPr>
        <w:t>Annual review of public health</w:t>
      </w:r>
      <w:r w:rsidRPr="002F18FA">
        <w:t xml:space="preserve"> 2021; </w:t>
      </w:r>
      <w:r w:rsidRPr="002F18FA">
        <w:rPr>
          <w:b/>
        </w:rPr>
        <w:t>42</w:t>
      </w:r>
      <w:r w:rsidRPr="002F18FA">
        <w:t>: 293-315</w:t>
      </w:r>
    </w:p>
    <w:p w14:paraId="5B401DA6" w14:textId="77777777" w:rsidR="002F18FA" w:rsidRPr="002F18FA" w:rsidRDefault="002F18FA" w:rsidP="002F18FA">
      <w:pPr>
        <w:pStyle w:val="EndNoteBibliography"/>
        <w:spacing w:after="0"/>
      </w:pPr>
      <w:r w:rsidRPr="002F18FA">
        <w:t>5.</w:t>
      </w:r>
      <w:r w:rsidRPr="002F18FA">
        <w:tab/>
        <w:t xml:space="preserve">Rylander C, Odland J, Sandanger TM. Climate change and the potential effects on maternal and pregnancy outcomes: an assessment of the most vulnerable--the mother, fetus, and newborn child. </w:t>
      </w:r>
      <w:r w:rsidRPr="002F18FA">
        <w:rPr>
          <w:i/>
        </w:rPr>
        <w:t>Global health action</w:t>
      </w:r>
      <w:r w:rsidRPr="002F18FA">
        <w:t xml:space="preserve"> 2013; </w:t>
      </w:r>
      <w:r w:rsidRPr="002F18FA">
        <w:rPr>
          <w:b/>
        </w:rPr>
        <w:t>6</w:t>
      </w:r>
      <w:r w:rsidRPr="002F18FA">
        <w:t>: 19538</w:t>
      </w:r>
    </w:p>
    <w:p w14:paraId="4F4DA87E" w14:textId="77777777" w:rsidR="002F18FA" w:rsidRPr="002F18FA" w:rsidRDefault="002F18FA" w:rsidP="002F18FA">
      <w:pPr>
        <w:pStyle w:val="EndNoteBibliography"/>
        <w:spacing w:after="0"/>
      </w:pPr>
      <w:r w:rsidRPr="002F18FA">
        <w:t>6.</w:t>
      </w:r>
      <w:r w:rsidRPr="002F18FA">
        <w:tab/>
        <w:t xml:space="preserve">Basu R, Chen H, Li DK, Avalos LA. The impact of maternal factors on the association between temperature and preterm delivery. </w:t>
      </w:r>
      <w:r w:rsidRPr="002F18FA">
        <w:rPr>
          <w:i/>
        </w:rPr>
        <w:t>Environmental research</w:t>
      </w:r>
      <w:r w:rsidRPr="002F18FA">
        <w:t xml:space="preserve"> 2017; </w:t>
      </w:r>
      <w:r w:rsidRPr="002F18FA">
        <w:rPr>
          <w:b/>
        </w:rPr>
        <w:t>154</w:t>
      </w:r>
      <w:r w:rsidRPr="002F18FA">
        <w:t>: 109-14</w:t>
      </w:r>
    </w:p>
    <w:p w14:paraId="1E408400" w14:textId="77777777" w:rsidR="002F18FA" w:rsidRPr="002F18FA" w:rsidRDefault="002F18FA" w:rsidP="002F18FA">
      <w:pPr>
        <w:pStyle w:val="EndNoteBibliography"/>
        <w:spacing w:after="0"/>
      </w:pPr>
      <w:r w:rsidRPr="002F18FA">
        <w:t>7.</w:t>
      </w:r>
      <w:r w:rsidRPr="002F18FA">
        <w:tab/>
        <w:t xml:space="preserve">Chersich MF, Pham MD, Areal A, et al. Associations between high temperatures in pregnancy and risk of preterm birth, low birth weight, and stillbirths: systematic review and meta-analysis. </w:t>
      </w:r>
      <w:r w:rsidRPr="002F18FA">
        <w:rPr>
          <w:i/>
        </w:rPr>
        <w:t>BMJ</w:t>
      </w:r>
      <w:r w:rsidRPr="002F18FA">
        <w:t xml:space="preserve"> 2020; </w:t>
      </w:r>
      <w:r w:rsidRPr="002F18FA">
        <w:rPr>
          <w:b/>
        </w:rPr>
        <w:t>371</w:t>
      </w:r>
      <w:r w:rsidRPr="002F18FA">
        <w:t>: m3811</w:t>
      </w:r>
    </w:p>
    <w:p w14:paraId="50A37745" w14:textId="77777777" w:rsidR="002F18FA" w:rsidRPr="002F18FA" w:rsidRDefault="002F18FA" w:rsidP="002F18FA">
      <w:pPr>
        <w:pStyle w:val="EndNoteBibliography"/>
        <w:spacing w:after="0"/>
      </w:pPr>
      <w:r w:rsidRPr="002F18FA">
        <w:t>8.</w:t>
      </w:r>
      <w:r w:rsidRPr="002F18FA">
        <w:tab/>
        <w:t>OFFICE IL, HARSDORFF M, MOUS. WORKING ON A WARMER PLANET; THE IMPACT OF HEAT STRESS ON LABOUR PRODUCTIVITY AND DECENT WORK: RESEARCH DEPARTMENT; 2019.</w:t>
      </w:r>
    </w:p>
    <w:p w14:paraId="5135F909" w14:textId="77777777" w:rsidR="002F18FA" w:rsidRPr="002F18FA" w:rsidRDefault="002F18FA" w:rsidP="002F18FA">
      <w:pPr>
        <w:pStyle w:val="EndNoteBibliography"/>
        <w:spacing w:after="0"/>
      </w:pPr>
      <w:r w:rsidRPr="002F18FA">
        <w:t>9.</w:t>
      </w:r>
      <w:r w:rsidRPr="002F18FA">
        <w:tab/>
        <w:t xml:space="preserve">Greibe Andersen J, Karekezi C, Ali Z, Yonga G, Kallestrup P, Kraef C. Perspectives of Local Community Leaders, Health Care Workers, Volunteers, Policy Makers and Academia on Climate Change Related Health Risks in Mukuru Informal Settlement in Nairobi, Kenya-A Qualitative Study. </w:t>
      </w:r>
      <w:r w:rsidRPr="002F18FA">
        <w:rPr>
          <w:i/>
        </w:rPr>
        <w:t>Int J Environ Res Public Health</w:t>
      </w:r>
      <w:r w:rsidRPr="002F18FA">
        <w:t xml:space="preserve"> 2021; </w:t>
      </w:r>
      <w:r w:rsidRPr="002F18FA">
        <w:rPr>
          <w:b/>
        </w:rPr>
        <w:t>18</w:t>
      </w:r>
      <w:r w:rsidRPr="002F18FA">
        <w:t xml:space="preserve">(22): </w:t>
      </w:r>
    </w:p>
    <w:p w14:paraId="6FC768D2" w14:textId="68F21D34" w:rsidR="002F18FA" w:rsidRPr="002F18FA" w:rsidRDefault="002F18FA" w:rsidP="002F18FA">
      <w:pPr>
        <w:pStyle w:val="EndNoteBibliography"/>
        <w:spacing w:after="0"/>
      </w:pPr>
      <w:r w:rsidRPr="002F18FA">
        <w:t>10.</w:t>
      </w:r>
      <w:r w:rsidRPr="002F18FA">
        <w:tab/>
        <w:t xml:space="preserve">CDC. Climate Change and Extreme Heat -what you can do to prepare. 2019. </w:t>
      </w:r>
      <w:hyperlink r:id="rId23" w:history="1">
        <w:r w:rsidRPr="002F18FA">
          <w:rPr>
            <w:rStyle w:val="Hyperlink"/>
          </w:rPr>
          <w:t>https://www.epa.gov/sites/default/files/2016-10/documents/extreme-heat-guidebook.pdf</w:t>
        </w:r>
      </w:hyperlink>
      <w:r w:rsidRPr="002F18FA">
        <w:t xml:space="preserve"> (accessed 16082022 2022).</w:t>
      </w:r>
    </w:p>
    <w:p w14:paraId="0F416E2B" w14:textId="237C022F" w:rsidR="002F18FA" w:rsidRPr="002F18FA" w:rsidRDefault="002F18FA" w:rsidP="002F18FA">
      <w:pPr>
        <w:pStyle w:val="EndNoteBibliography"/>
        <w:spacing w:after="0"/>
      </w:pPr>
      <w:r w:rsidRPr="002F18FA">
        <w:t>11.</w:t>
      </w:r>
      <w:r w:rsidRPr="002F18FA">
        <w:tab/>
        <w:t xml:space="preserve">Lawrance E, Thompson R, Fontana G, Jennings N. The impact of climate change on mental health and emotional wellbeing: current evidence and implications for policy and practice. </w:t>
      </w:r>
      <w:r w:rsidRPr="002F18FA">
        <w:rPr>
          <w:i/>
        </w:rPr>
        <w:t xml:space="preserve">Avalable at: </w:t>
      </w:r>
      <w:hyperlink r:id="rId24" w:history="1">
        <w:r w:rsidRPr="002F18FA">
          <w:rPr>
            <w:rStyle w:val="Hyperlink"/>
            <w:i/>
          </w:rPr>
          <w:t>https://www</w:t>
        </w:r>
      </w:hyperlink>
      <w:r w:rsidRPr="002F18FA">
        <w:rPr>
          <w:i/>
        </w:rPr>
        <w:t xml:space="preserve"> imperial ac uk/grantham/publications/all-publications/the-impact-of-climate-change-on-mentalhealth-and-emotional-wellbeing-current-evidence-and-implications-for-policy-and-practice php</w:t>
      </w:r>
      <w:r w:rsidRPr="002F18FA">
        <w:t xml:space="preserve"> 2021: </w:t>
      </w:r>
    </w:p>
    <w:p w14:paraId="35C77DFB" w14:textId="77777777" w:rsidR="002F18FA" w:rsidRPr="002F18FA" w:rsidRDefault="002F18FA" w:rsidP="002F18FA">
      <w:pPr>
        <w:pStyle w:val="EndNoteBibliography"/>
        <w:spacing w:after="0"/>
      </w:pPr>
      <w:r w:rsidRPr="002F18FA">
        <w:t>12.</w:t>
      </w:r>
      <w:r w:rsidRPr="002F18FA">
        <w:tab/>
        <w:t xml:space="preserve">Sheffield PE, Durante KT, Rahona E, Zarcadoolas C. Emerging roles of health care providers to mitigate climate change impacts: a perspective from East Harlem, New York. </w:t>
      </w:r>
      <w:r w:rsidRPr="002F18FA">
        <w:rPr>
          <w:i/>
        </w:rPr>
        <w:t>Health and human rights</w:t>
      </w:r>
      <w:r w:rsidRPr="002F18FA">
        <w:t xml:space="preserve"> 2014; </w:t>
      </w:r>
      <w:r w:rsidRPr="002F18FA">
        <w:rPr>
          <w:b/>
        </w:rPr>
        <w:t>16</w:t>
      </w:r>
      <w:r w:rsidRPr="002F18FA">
        <w:t>(1): 113-21</w:t>
      </w:r>
    </w:p>
    <w:p w14:paraId="3C4ACB1F" w14:textId="77777777" w:rsidR="002F18FA" w:rsidRPr="002F18FA" w:rsidRDefault="002F18FA" w:rsidP="002F18FA">
      <w:pPr>
        <w:pStyle w:val="EndNoteBibliography"/>
        <w:spacing w:after="0"/>
      </w:pPr>
      <w:r w:rsidRPr="002F18FA">
        <w:t>13.</w:t>
      </w:r>
      <w:r w:rsidRPr="002F18FA">
        <w:tab/>
        <w:t xml:space="preserve">Patz JA, Epstein PR, Burke TA, Balbus JM. Global Climate Change and Emerging Infectious Diseases. </w:t>
      </w:r>
      <w:r w:rsidRPr="002F18FA">
        <w:rPr>
          <w:i/>
        </w:rPr>
        <w:t>Jama</w:t>
      </w:r>
      <w:r w:rsidRPr="002F18FA">
        <w:t xml:space="preserve"> 1996; </w:t>
      </w:r>
      <w:r w:rsidRPr="002F18FA">
        <w:rPr>
          <w:b/>
        </w:rPr>
        <w:t>275</w:t>
      </w:r>
      <w:r w:rsidRPr="002F18FA">
        <w:t>(3): 217-23</w:t>
      </w:r>
    </w:p>
    <w:p w14:paraId="7A08439D" w14:textId="77777777" w:rsidR="002F18FA" w:rsidRPr="002F18FA" w:rsidRDefault="002F18FA" w:rsidP="002F18FA">
      <w:pPr>
        <w:pStyle w:val="EndNoteBibliography"/>
        <w:spacing w:after="0"/>
      </w:pPr>
      <w:r w:rsidRPr="002F18FA">
        <w:t>14.</w:t>
      </w:r>
      <w:r w:rsidRPr="002F18FA">
        <w:tab/>
        <w:t xml:space="preserve">Jagals P, Ebi K. Core Competencies for Health Workers to Deal with Climate and Environmental Change. </w:t>
      </w:r>
      <w:r w:rsidRPr="002F18FA">
        <w:rPr>
          <w:i/>
        </w:rPr>
        <w:t>International Journal of Environmental Research and Public Health</w:t>
      </w:r>
      <w:r w:rsidRPr="002F18FA">
        <w:t xml:space="preserve"> 2021; </w:t>
      </w:r>
      <w:r w:rsidRPr="002F18FA">
        <w:rPr>
          <w:b/>
        </w:rPr>
        <w:t>18</w:t>
      </w:r>
      <w:r w:rsidRPr="002F18FA">
        <w:t>(8): 3849</w:t>
      </w:r>
    </w:p>
    <w:p w14:paraId="099FA23B" w14:textId="77777777" w:rsidR="002F18FA" w:rsidRPr="002F18FA" w:rsidRDefault="002F18FA" w:rsidP="002F18FA">
      <w:pPr>
        <w:pStyle w:val="EndNoteBibliography"/>
      </w:pPr>
      <w:r w:rsidRPr="002F18FA">
        <w:t>15.</w:t>
      </w:r>
      <w:r w:rsidRPr="002F18FA">
        <w:tab/>
        <w:t xml:space="preserve">Dupraz J, Burnand B. Role of Health Professionals Regarding the Impact of Climate Change on Health—An Exploratory Review. </w:t>
      </w:r>
      <w:r w:rsidRPr="002F18FA">
        <w:rPr>
          <w:i/>
        </w:rPr>
        <w:t>International Journal of Environmental Research and Public Health</w:t>
      </w:r>
      <w:r w:rsidRPr="002F18FA">
        <w:t xml:space="preserve"> 2021; </w:t>
      </w:r>
      <w:r w:rsidRPr="002F18FA">
        <w:rPr>
          <w:b/>
        </w:rPr>
        <w:t>18</w:t>
      </w:r>
      <w:r w:rsidRPr="002F18FA">
        <w:t>(6): 3222</w:t>
      </w:r>
    </w:p>
    <w:p w14:paraId="200CDE2F" w14:textId="486FF1E4" w:rsidR="00F87BFC" w:rsidRDefault="0027470E">
      <w:r>
        <w:fldChar w:fldCharType="end"/>
      </w:r>
    </w:p>
    <w:sectPr w:rsidR="00F87BFC">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raig Parker" w:date="2022-08-23T16:48:00Z" w:initials="CP">
    <w:p w14:paraId="6F836380" w14:textId="77777777" w:rsidR="0066051A" w:rsidRDefault="0066051A" w:rsidP="002C3D44">
      <w:pPr>
        <w:pStyle w:val="CommentText"/>
      </w:pPr>
      <w:r>
        <w:rPr>
          <w:rStyle w:val="CommentReference"/>
        </w:rPr>
        <w:annotationRef/>
      </w:r>
      <w:r>
        <w:t>Have?</w:t>
      </w:r>
    </w:p>
  </w:comment>
  <w:comment w:id="2" w:author="Craig Parker" w:date="2022-08-23T16:53:00Z" w:initials="CP">
    <w:p w14:paraId="6FC3A84B" w14:textId="77777777" w:rsidR="0066051A" w:rsidRDefault="0066051A" w:rsidP="00062FBC">
      <w:pPr>
        <w:pStyle w:val="CommentText"/>
      </w:pPr>
      <w:r>
        <w:rPr>
          <w:rStyle w:val="CommentReference"/>
        </w:rPr>
        <w:annotationRef/>
      </w:r>
      <w:r>
        <w:t>Are?</w:t>
      </w:r>
    </w:p>
  </w:comment>
  <w:comment w:id="10" w:author="Craig Parker" w:date="2022-08-23T16:54:00Z" w:initials="CP">
    <w:p w14:paraId="1F53AF36" w14:textId="77777777" w:rsidR="003D6559" w:rsidRDefault="003D6559" w:rsidP="004D66CD">
      <w:pPr>
        <w:pStyle w:val="CommentText"/>
      </w:pPr>
      <w:r>
        <w:rPr>
          <w:rStyle w:val="CommentReference"/>
        </w:rPr>
        <w:annotationRef/>
      </w:r>
      <w:r>
        <w:t>I wonder if you should lead with this paragraph?</w:t>
      </w:r>
    </w:p>
  </w:comment>
  <w:comment w:id="11" w:author="Craig Parker" w:date="2022-08-23T16:55:00Z" w:initials="CP">
    <w:p w14:paraId="39158271" w14:textId="77777777" w:rsidR="003D6559" w:rsidRDefault="003D6559" w:rsidP="00B10065">
      <w:pPr>
        <w:pStyle w:val="CommentText"/>
      </w:pPr>
      <w:r>
        <w:rPr>
          <w:rStyle w:val="CommentReference"/>
        </w:rPr>
        <w:annotationRef/>
      </w:r>
      <w:r>
        <w:t>I mean it seem this is the crux of the paper so does it make sense for you to bring this up as the first sentence. A thought.</w:t>
      </w:r>
    </w:p>
  </w:comment>
  <w:comment w:id="12" w:author="Craig Parker" w:date="2022-08-23T16:56:00Z" w:initials="CP">
    <w:p w14:paraId="53F5DABF" w14:textId="77777777" w:rsidR="003D6559" w:rsidRDefault="003D6559" w:rsidP="008D0919">
      <w:pPr>
        <w:pStyle w:val="CommentText"/>
      </w:pPr>
      <w:r>
        <w:rPr>
          <w:rStyle w:val="CommentReference"/>
        </w:rPr>
        <w:annotationRef/>
      </w:r>
      <w:r>
        <w:t>Reword I think.</w:t>
      </w:r>
    </w:p>
  </w:comment>
  <w:comment w:id="14" w:author="Craig Parker" w:date="2022-08-23T16:57:00Z" w:initials="CP">
    <w:p w14:paraId="70CED038" w14:textId="77777777" w:rsidR="003D6559" w:rsidRDefault="003D6559" w:rsidP="005E6AAA">
      <w:pPr>
        <w:pStyle w:val="CommentText"/>
      </w:pPr>
      <w:r>
        <w:rPr>
          <w:rStyle w:val="CommentReference"/>
        </w:rPr>
        <w:annotationRef/>
      </w:r>
      <w:r>
        <w:t>With a broader set of stakeholders outside the healthcare industry.</w:t>
      </w:r>
    </w:p>
  </w:comment>
  <w:comment w:id="15" w:author="Craig Parker" w:date="2022-08-23T16:58:00Z" w:initials="CP">
    <w:p w14:paraId="26F2FCB8" w14:textId="77777777" w:rsidR="008A5BA6" w:rsidRDefault="008A5BA6" w:rsidP="00916173">
      <w:pPr>
        <w:pStyle w:val="CommentText"/>
      </w:pPr>
      <w:r>
        <w:rPr>
          <w:rStyle w:val="CommentReference"/>
        </w:rPr>
        <w:annotationRef/>
      </w:r>
      <w:r>
        <w:t>Are there any references for this?</w:t>
      </w:r>
    </w:p>
  </w:comment>
  <w:comment w:id="16" w:author="Craig Parker" w:date="2022-08-23T17:02:00Z" w:initials="CP">
    <w:p w14:paraId="181C25AA" w14:textId="77777777" w:rsidR="008A5BA6" w:rsidRDefault="008A5BA6" w:rsidP="00214F14">
      <w:pPr>
        <w:pStyle w:val="CommentText"/>
      </w:pPr>
      <w:r>
        <w:rPr>
          <w:rStyle w:val="CommentReference"/>
        </w:rPr>
        <w:annotationRef/>
      </w:r>
      <w:r>
        <w:t>Refer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F836380" w15:done="0"/>
  <w15:commentEx w15:paraId="6FC3A84B" w15:done="0"/>
  <w15:commentEx w15:paraId="1F53AF36" w15:done="0"/>
  <w15:commentEx w15:paraId="39158271" w15:paraIdParent="1F53AF36" w15:done="0"/>
  <w15:commentEx w15:paraId="53F5DABF" w15:done="0"/>
  <w15:commentEx w15:paraId="70CED038" w15:done="0"/>
  <w15:commentEx w15:paraId="26F2FCB8" w15:done="0"/>
  <w15:commentEx w15:paraId="181C25A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AF834A" w16cex:dateUtc="2022-08-23T14:48:00Z"/>
  <w16cex:commentExtensible w16cex:durableId="26AF846D" w16cex:dateUtc="2022-08-23T14:53:00Z"/>
  <w16cex:commentExtensible w16cex:durableId="26AF84BB" w16cex:dateUtc="2022-08-23T14:54:00Z"/>
  <w16cex:commentExtensible w16cex:durableId="26AF84F7" w16cex:dateUtc="2022-08-23T14:55:00Z"/>
  <w16cex:commentExtensible w16cex:durableId="26AF854D" w16cex:dateUtc="2022-08-23T14:56:00Z"/>
  <w16cex:commentExtensible w16cex:durableId="26AF858F" w16cex:dateUtc="2022-08-23T14:57:00Z"/>
  <w16cex:commentExtensible w16cex:durableId="26AF85C5" w16cex:dateUtc="2022-08-23T14:58:00Z"/>
  <w16cex:commentExtensible w16cex:durableId="26AF8689" w16cex:dateUtc="2022-08-23T15: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F836380" w16cid:durableId="26AF834A"/>
  <w16cid:commentId w16cid:paraId="6FC3A84B" w16cid:durableId="26AF846D"/>
  <w16cid:commentId w16cid:paraId="1F53AF36" w16cid:durableId="26AF84BB"/>
  <w16cid:commentId w16cid:paraId="39158271" w16cid:durableId="26AF84F7"/>
  <w16cid:commentId w16cid:paraId="53F5DABF" w16cid:durableId="26AF854D"/>
  <w16cid:commentId w16cid:paraId="70CED038" w16cid:durableId="26AF858F"/>
  <w16cid:commentId w16cid:paraId="26F2FCB8" w16cid:durableId="26AF85C5"/>
  <w16cid:commentId w16cid:paraId="181C25AA" w16cid:durableId="26AF868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B4915F3"/>
    <w:multiLevelType w:val="hybridMultilevel"/>
    <w:tmpl w:val="9A30BB78"/>
    <w:lvl w:ilvl="0" w:tplc="5BB6ECE4">
      <w:start w:val="1"/>
      <w:numFmt w:val="lowerLetter"/>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 w15:restartNumberingAfterBreak="0">
    <w:nsid w:val="59723352"/>
    <w:multiLevelType w:val="hybridMultilevel"/>
    <w:tmpl w:val="C41E4494"/>
    <w:lvl w:ilvl="0" w:tplc="1F8817C8">
      <w:start w:val="1"/>
      <w:numFmt w:val="decimal"/>
      <w:lvlText w:val="%1)"/>
      <w:lvlJc w:val="left"/>
      <w:pPr>
        <w:ind w:left="644"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16cid:durableId="1168717204">
    <w:abstractNumId w:val="0"/>
  </w:num>
  <w:num w:numId="2" w16cid:durableId="168809901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raig Parker">
    <w15:presenceInfo w15:providerId="AD" w15:userId="S::cparker@wrhi.ac.za::19165e5f-e0a1-47d4-a6ad-d22b7684824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d0w2p2v5rva0ne0rw9p9ztpfadvf2vtz2zr&quot;&gt;My EndNote Library&lt;record-ids&gt;&lt;item&gt;181&lt;/item&gt;&lt;item&gt;182&lt;/item&gt;&lt;item&gt;185&lt;/item&gt;&lt;item&gt;190&lt;/item&gt;&lt;item&gt;191&lt;/item&gt;&lt;item&gt;194&lt;/item&gt;&lt;item&gt;195&lt;/item&gt;&lt;item&gt;197&lt;/item&gt;&lt;item&gt;198&lt;/item&gt;&lt;item&gt;199&lt;/item&gt;&lt;item&gt;200&lt;/item&gt;&lt;item&gt;201&lt;/item&gt;&lt;item&gt;202&lt;/item&gt;&lt;item&gt;203&lt;/item&gt;&lt;item&gt;204&lt;/item&gt;&lt;/record-ids&gt;&lt;/item&gt;&lt;/Libraries&gt;"/>
  </w:docVars>
  <w:rsids>
    <w:rsidRoot w:val="007046DC"/>
    <w:rsid w:val="000008E9"/>
    <w:rsid w:val="000018C8"/>
    <w:rsid w:val="00001E7C"/>
    <w:rsid w:val="00002007"/>
    <w:rsid w:val="00002668"/>
    <w:rsid w:val="000051F9"/>
    <w:rsid w:val="00005291"/>
    <w:rsid w:val="0000546B"/>
    <w:rsid w:val="00007367"/>
    <w:rsid w:val="000141CB"/>
    <w:rsid w:val="00014BD8"/>
    <w:rsid w:val="000150EC"/>
    <w:rsid w:val="00020554"/>
    <w:rsid w:val="0002080A"/>
    <w:rsid w:val="000214DA"/>
    <w:rsid w:val="00022F3D"/>
    <w:rsid w:val="000242A4"/>
    <w:rsid w:val="00030249"/>
    <w:rsid w:val="00032484"/>
    <w:rsid w:val="000324D0"/>
    <w:rsid w:val="000339D7"/>
    <w:rsid w:val="00035E84"/>
    <w:rsid w:val="00035EB9"/>
    <w:rsid w:val="00036878"/>
    <w:rsid w:val="000401E7"/>
    <w:rsid w:val="00041269"/>
    <w:rsid w:val="000421C7"/>
    <w:rsid w:val="00042474"/>
    <w:rsid w:val="00042F3C"/>
    <w:rsid w:val="0005067F"/>
    <w:rsid w:val="0005392E"/>
    <w:rsid w:val="0005518B"/>
    <w:rsid w:val="0005604A"/>
    <w:rsid w:val="00060E41"/>
    <w:rsid w:val="00062959"/>
    <w:rsid w:val="00063760"/>
    <w:rsid w:val="00063786"/>
    <w:rsid w:val="00063DAA"/>
    <w:rsid w:val="00065287"/>
    <w:rsid w:val="00067D64"/>
    <w:rsid w:val="00071440"/>
    <w:rsid w:val="000719D1"/>
    <w:rsid w:val="00072ADE"/>
    <w:rsid w:val="0008575D"/>
    <w:rsid w:val="00085D10"/>
    <w:rsid w:val="00090823"/>
    <w:rsid w:val="00090974"/>
    <w:rsid w:val="00090C6A"/>
    <w:rsid w:val="00090E89"/>
    <w:rsid w:val="000921B9"/>
    <w:rsid w:val="00092AC2"/>
    <w:rsid w:val="00096A69"/>
    <w:rsid w:val="00097759"/>
    <w:rsid w:val="000A02FD"/>
    <w:rsid w:val="000A1D20"/>
    <w:rsid w:val="000A451D"/>
    <w:rsid w:val="000A5973"/>
    <w:rsid w:val="000B0923"/>
    <w:rsid w:val="000B0C38"/>
    <w:rsid w:val="000B140F"/>
    <w:rsid w:val="000B30C4"/>
    <w:rsid w:val="000B51A5"/>
    <w:rsid w:val="000B62E2"/>
    <w:rsid w:val="000B68C1"/>
    <w:rsid w:val="000B76E3"/>
    <w:rsid w:val="000C3E75"/>
    <w:rsid w:val="000C4F21"/>
    <w:rsid w:val="000C79AE"/>
    <w:rsid w:val="000C7BE3"/>
    <w:rsid w:val="000D7F50"/>
    <w:rsid w:val="000E2B62"/>
    <w:rsid w:val="000E4DB6"/>
    <w:rsid w:val="000E5D51"/>
    <w:rsid w:val="000F0057"/>
    <w:rsid w:val="000F2895"/>
    <w:rsid w:val="000F607C"/>
    <w:rsid w:val="000F7D1A"/>
    <w:rsid w:val="00105966"/>
    <w:rsid w:val="00107535"/>
    <w:rsid w:val="00107B1D"/>
    <w:rsid w:val="00110ADE"/>
    <w:rsid w:val="0011350A"/>
    <w:rsid w:val="001151DB"/>
    <w:rsid w:val="001159A6"/>
    <w:rsid w:val="0011660E"/>
    <w:rsid w:val="00120E54"/>
    <w:rsid w:val="00121199"/>
    <w:rsid w:val="001211BA"/>
    <w:rsid w:val="00121F6D"/>
    <w:rsid w:val="00122791"/>
    <w:rsid w:val="0012338F"/>
    <w:rsid w:val="001245C2"/>
    <w:rsid w:val="00125BAC"/>
    <w:rsid w:val="00132717"/>
    <w:rsid w:val="0013276C"/>
    <w:rsid w:val="00133590"/>
    <w:rsid w:val="00140832"/>
    <w:rsid w:val="00150D10"/>
    <w:rsid w:val="00152CC1"/>
    <w:rsid w:val="0015569A"/>
    <w:rsid w:val="0015730C"/>
    <w:rsid w:val="00160207"/>
    <w:rsid w:val="00160BD2"/>
    <w:rsid w:val="001665C8"/>
    <w:rsid w:val="00167FB7"/>
    <w:rsid w:val="00171A63"/>
    <w:rsid w:val="001737F8"/>
    <w:rsid w:val="001832E9"/>
    <w:rsid w:val="00183DAD"/>
    <w:rsid w:val="00184768"/>
    <w:rsid w:val="0018725D"/>
    <w:rsid w:val="0019058F"/>
    <w:rsid w:val="0019083A"/>
    <w:rsid w:val="0019091B"/>
    <w:rsid w:val="00190E99"/>
    <w:rsid w:val="00193233"/>
    <w:rsid w:val="00196A61"/>
    <w:rsid w:val="001A2F6F"/>
    <w:rsid w:val="001A5585"/>
    <w:rsid w:val="001A586C"/>
    <w:rsid w:val="001A6AD3"/>
    <w:rsid w:val="001B1EC5"/>
    <w:rsid w:val="001B3C4D"/>
    <w:rsid w:val="001B3DE4"/>
    <w:rsid w:val="001B5D73"/>
    <w:rsid w:val="001B709A"/>
    <w:rsid w:val="001C0D0C"/>
    <w:rsid w:val="001C20D6"/>
    <w:rsid w:val="001C237D"/>
    <w:rsid w:val="001C4001"/>
    <w:rsid w:val="001C5752"/>
    <w:rsid w:val="001C5CC9"/>
    <w:rsid w:val="001C6A76"/>
    <w:rsid w:val="001C706B"/>
    <w:rsid w:val="001D2B4D"/>
    <w:rsid w:val="001D358E"/>
    <w:rsid w:val="001D63C9"/>
    <w:rsid w:val="001D780E"/>
    <w:rsid w:val="001E0150"/>
    <w:rsid w:val="001E117C"/>
    <w:rsid w:val="001E246D"/>
    <w:rsid w:val="001E3617"/>
    <w:rsid w:val="001E4086"/>
    <w:rsid w:val="001E42E9"/>
    <w:rsid w:val="001E67A7"/>
    <w:rsid w:val="001F068D"/>
    <w:rsid w:val="001F6215"/>
    <w:rsid w:val="001F7FEC"/>
    <w:rsid w:val="00202A8E"/>
    <w:rsid w:val="00204AC1"/>
    <w:rsid w:val="0020574B"/>
    <w:rsid w:val="002070BA"/>
    <w:rsid w:val="00210DB6"/>
    <w:rsid w:val="00213F97"/>
    <w:rsid w:val="002155B2"/>
    <w:rsid w:val="0022222A"/>
    <w:rsid w:val="002228F8"/>
    <w:rsid w:val="0022539D"/>
    <w:rsid w:val="00225C5D"/>
    <w:rsid w:val="00226697"/>
    <w:rsid w:val="00227343"/>
    <w:rsid w:val="002339FC"/>
    <w:rsid w:val="0023504F"/>
    <w:rsid w:val="00236642"/>
    <w:rsid w:val="00240714"/>
    <w:rsid w:val="00242A54"/>
    <w:rsid w:val="00242A7E"/>
    <w:rsid w:val="002453F1"/>
    <w:rsid w:val="00250DBB"/>
    <w:rsid w:val="00251090"/>
    <w:rsid w:val="0026118E"/>
    <w:rsid w:val="0026145B"/>
    <w:rsid w:val="002622DB"/>
    <w:rsid w:val="00266212"/>
    <w:rsid w:val="00266974"/>
    <w:rsid w:val="002676CC"/>
    <w:rsid w:val="00267EE5"/>
    <w:rsid w:val="002700D4"/>
    <w:rsid w:val="00270F70"/>
    <w:rsid w:val="00271918"/>
    <w:rsid w:val="00272F95"/>
    <w:rsid w:val="0027446F"/>
    <w:rsid w:val="0027470E"/>
    <w:rsid w:val="00277BFE"/>
    <w:rsid w:val="002814E8"/>
    <w:rsid w:val="002835CE"/>
    <w:rsid w:val="0028469D"/>
    <w:rsid w:val="002846C3"/>
    <w:rsid w:val="00284A60"/>
    <w:rsid w:val="00286F70"/>
    <w:rsid w:val="00292320"/>
    <w:rsid w:val="002960F4"/>
    <w:rsid w:val="002A53C0"/>
    <w:rsid w:val="002A7533"/>
    <w:rsid w:val="002A7CC1"/>
    <w:rsid w:val="002A7D3A"/>
    <w:rsid w:val="002B2ECD"/>
    <w:rsid w:val="002B33FE"/>
    <w:rsid w:val="002B531C"/>
    <w:rsid w:val="002B64C5"/>
    <w:rsid w:val="002B6652"/>
    <w:rsid w:val="002C2F0C"/>
    <w:rsid w:val="002C52F1"/>
    <w:rsid w:val="002C5F5A"/>
    <w:rsid w:val="002D027C"/>
    <w:rsid w:val="002D0767"/>
    <w:rsid w:val="002D1790"/>
    <w:rsid w:val="002D2034"/>
    <w:rsid w:val="002D6D10"/>
    <w:rsid w:val="002E3DB9"/>
    <w:rsid w:val="002E3FC5"/>
    <w:rsid w:val="002E4CB8"/>
    <w:rsid w:val="002E5CC1"/>
    <w:rsid w:val="002F18FA"/>
    <w:rsid w:val="002F2D3E"/>
    <w:rsid w:val="002F3687"/>
    <w:rsid w:val="002F4C01"/>
    <w:rsid w:val="002F5610"/>
    <w:rsid w:val="00300BB8"/>
    <w:rsid w:val="00304810"/>
    <w:rsid w:val="00305AE5"/>
    <w:rsid w:val="0030674E"/>
    <w:rsid w:val="0030795E"/>
    <w:rsid w:val="00310B1B"/>
    <w:rsid w:val="003136D9"/>
    <w:rsid w:val="00315D1A"/>
    <w:rsid w:val="003178F5"/>
    <w:rsid w:val="00317F43"/>
    <w:rsid w:val="00323B5E"/>
    <w:rsid w:val="00332E18"/>
    <w:rsid w:val="00334E75"/>
    <w:rsid w:val="003359CE"/>
    <w:rsid w:val="00335EE3"/>
    <w:rsid w:val="00337B8D"/>
    <w:rsid w:val="003406CE"/>
    <w:rsid w:val="003428BC"/>
    <w:rsid w:val="00343200"/>
    <w:rsid w:val="00344159"/>
    <w:rsid w:val="003457F7"/>
    <w:rsid w:val="0035594D"/>
    <w:rsid w:val="00357D46"/>
    <w:rsid w:val="00364FB7"/>
    <w:rsid w:val="00371E37"/>
    <w:rsid w:val="003727AC"/>
    <w:rsid w:val="00377E32"/>
    <w:rsid w:val="00381C72"/>
    <w:rsid w:val="00383973"/>
    <w:rsid w:val="00384BF2"/>
    <w:rsid w:val="00387D4D"/>
    <w:rsid w:val="00395EA5"/>
    <w:rsid w:val="00397C4A"/>
    <w:rsid w:val="003A4D5C"/>
    <w:rsid w:val="003B3251"/>
    <w:rsid w:val="003B7824"/>
    <w:rsid w:val="003C10E0"/>
    <w:rsid w:val="003C13C5"/>
    <w:rsid w:val="003C3D0B"/>
    <w:rsid w:val="003C5F20"/>
    <w:rsid w:val="003C715B"/>
    <w:rsid w:val="003C76FD"/>
    <w:rsid w:val="003D3E1A"/>
    <w:rsid w:val="003D6559"/>
    <w:rsid w:val="003D75E6"/>
    <w:rsid w:val="003E1444"/>
    <w:rsid w:val="003E1A64"/>
    <w:rsid w:val="003E7B86"/>
    <w:rsid w:val="003F0264"/>
    <w:rsid w:val="003F08ED"/>
    <w:rsid w:val="003F2723"/>
    <w:rsid w:val="003F2AC3"/>
    <w:rsid w:val="003F2C59"/>
    <w:rsid w:val="003F3615"/>
    <w:rsid w:val="003F6133"/>
    <w:rsid w:val="003F7A2F"/>
    <w:rsid w:val="00401228"/>
    <w:rsid w:val="0040249E"/>
    <w:rsid w:val="004025FF"/>
    <w:rsid w:val="00406810"/>
    <w:rsid w:val="00407C39"/>
    <w:rsid w:val="00411587"/>
    <w:rsid w:val="004166E2"/>
    <w:rsid w:val="00416ADB"/>
    <w:rsid w:val="0041764B"/>
    <w:rsid w:val="00425634"/>
    <w:rsid w:val="00425E82"/>
    <w:rsid w:val="004301B3"/>
    <w:rsid w:val="0043437F"/>
    <w:rsid w:val="00435222"/>
    <w:rsid w:val="004419A0"/>
    <w:rsid w:val="00442C92"/>
    <w:rsid w:val="004432DC"/>
    <w:rsid w:val="00443652"/>
    <w:rsid w:val="004457DA"/>
    <w:rsid w:val="00447FC8"/>
    <w:rsid w:val="0045123D"/>
    <w:rsid w:val="004554D9"/>
    <w:rsid w:val="00455798"/>
    <w:rsid w:val="004620B2"/>
    <w:rsid w:val="004626A4"/>
    <w:rsid w:val="00463582"/>
    <w:rsid w:val="00470670"/>
    <w:rsid w:val="00471505"/>
    <w:rsid w:val="0047341D"/>
    <w:rsid w:val="004742C2"/>
    <w:rsid w:val="00475F31"/>
    <w:rsid w:val="00476019"/>
    <w:rsid w:val="00480847"/>
    <w:rsid w:val="00481746"/>
    <w:rsid w:val="00481C5C"/>
    <w:rsid w:val="0048482C"/>
    <w:rsid w:val="00484E52"/>
    <w:rsid w:val="004868C5"/>
    <w:rsid w:val="00491936"/>
    <w:rsid w:val="00492011"/>
    <w:rsid w:val="004B55A3"/>
    <w:rsid w:val="004B6102"/>
    <w:rsid w:val="004B7052"/>
    <w:rsid w:val="004B7374"/>
    <w:rsid w:val="004C3340"/>
    <w:rsid w:val="004C6A72"/>
    <w:rsid w:val="004C7275"/>
    <w:rsid w:val="004C77D9"/>
    <w:rsid w:val="004D1557"/>
    <w:rsid w:val="004D4854"/>
    <w:rsid w:val="004D5BD0"/>
    <w:rsid w:val="004D5C69"/>
    <w:rsid w:val="004D6371"/>
    <w:rsid w:val="004E196E"/>
    <w:rsid w:val="004E339D"/>
    <w:rsid w:val="004E53B2"/>
    <w:rsid w:val="004E6333"/>
    <w:rsid w:val="004E7656"/>
    <w:rsid w:val="004E773C"/>
    <w:rsid w:val="004F254D"/>
    <w:rsid w:val="00502298"/>
    <w:rsid w:val="00503570"/>
    <w:rsid w:val="0050560F"/>
    <w:rsid w:val="00505BE4"/>
    <w:rsid w:val="005060EA"/>
    <w:rsid w:val="005120E2"/>
    <w:rsid w:val="00514305"/>
    <w:rsid w:val="00514955"/>
    <w:rsid w:val="005149F1"/>
    <w:rsid w:val="00515A42"/>
    <w:rsid w:val="0051795D"/>
    <w:rsid w:val="0052208D"/>
    <w:rsid w:val="0052245F"/>
    <w:rsid w:val="00523D59"/>
    <w:rsid w:val="00532860"/>
    <w:rsid w:val="00533282"/>
    <w:rsid w:val="00533800"/>
    <w:rsid w:val="00535172"/>
    <w:rsid w:val="0053734F"/>
    <w:rsid w:val="00537673"/>
    <w:rsid w:val="00537ED4"/>
    <w:rsid w:val="00543722"/>
    <w:rsid w:val="00543A8E"/>
    <w:rsid w:val="00550819"/>
    <w:rsid w:val="00550EFE"/>
    <w:rsid w:val="00552B4D"/>
    <w:rsid w:val="00556B13"/>
    <w:rsid w:val="00564AC7"/>
    <w:rsid w:val="005677EF"/>
    <w:rsid w:val="005737C7"/>
    <w:rsid w:val="00577133"/>
    <w:rsid w:val="005773C9"/>
    <w:rsid w:val="00577B62"/>
    <w:rsid w:val="005820CC"/>
    <w:rsid w:val="00582212"/>
    <w:rsid w:val="005834E1"/>
    <w:rsid w:val="00583C87"/>
    <w:rsid w:val="00585C3F"/>
    <w:rsid w:val="005873C5"/>
    <w:rsid w:val="0059123B"/>
    <w:rsid w:val="0059308D"/>
    <w:rsid w:val="005934C9"/>
    <w:rsid w:val="005940BF"/>
    <w:rsid w:val="00595A25"/>
    <w:rsid w:val="00595FEB"/>
    <w:rsid w:val="00596852"/>
    <w:rsid w:val="005A0DF4"/>
    <w:rsid w:val="005A13F1"/>
    <w:rsid w:val="005A168E"/>
    <w:rsid w:val="005A26E5"/>
    <w:rsid w:val="005A36E5"/>
    <w:rsid w:val="005A72BB"/>
    <w:rsid w:val="005B0DF2"/>
    <w:rsid w:val="005B5CD3"/>
    <w:rsid w:val="005C0F70"/>
    <w:rsid w:val="005C1B92"/>
    <w:rsid w:val="005C2EEB"/>
    <w:rsid w:val="005C5AF9"/>
    <w:rsid w:val="005C71B4"/>
    <w:rsid w:val="005E21D6"/>
    <w:rsid w:val="005E6DD6"/>
    <w:rsid w:val="005F06CB"/>
    <w:rsid w:val="005F245D"/>
    <w:rsid w:val="005F289D"/>
    <w:rsid w:val="005F6897"/>
    <w:rsid w:val="00603162"/>
    <w:rsid w:val="00603758"/>
    <w:rsid w:val="00604CCC"/>
    <w:rsid w:val="0061051F"/>
    <w:rsid w:val="006126C7"/>
    <w:rsid w:val="0061316D"/>
    <w:rsid w:val="006159A2"/>
    <w:rsid w:val="00620BCD"/>
    <w:rsid w:val="00620C80"/>
    <w:rsid w:val="00625212"/>
    <w:rsid w:val="00625F30"/>
    <w:rsid w:val="00627127"/>
    <w:rsid w:val="00627A19"/>
    <w:rsid w:val="006338A0"/>
    <w:rsid w:val="00640BCA"/>
    <w:rsid w:val="006478D2"/>
    <w:rsid w:val="0065263D"/>
    <w:rsid w:val="00656EE6"/>
    <w:rsid w:val="00657F77"/>
    <w:rsid w:val="0066051A"/>
    <w:rsid w:val="00661E8E"/>
    <w:rsid w:val="00663EC7"/>
    <w:rsid w:val="00664824"/>
    <w:rsid w:val="006661AD"/>
    <w:rsid w:val="00667660"/>
    <w:rsid w:val="006711F5"/>
    <w:rsid w:val="00674987"/>
    <w:rsid w:val="00674D0E"/>
    <w:rsid w:val="00676570"/>
    <w:rsid w:val="00677418"/>
    <w:rsid w:val="006855A9"/>
    <w:rsid w:val="006872C6"/>
    <w:rsid w:val="0069038C"/>
    <w:rsid w:val="00693B5E"/>
    <w:rsid w:val="0069470F"/>
    <w:rsid w:val="00696DA6"/>
    <w:rsid w:val="006A0484"/>
    <w:rsid w:val="006A0FE1"/>
    <w:rsid w:val="006A1671"/>
    <w:rsid w:val="006A7458"/>
    <w:rsid w:val="006B1870"/>
    <w:rsid w:val="006B2A57"/>
    <w:rsid w:val="006B5DFB"/>
    <w:rsid w:val="006B6B8D"/>
    <w:rsid w:val="006B77B4"/>
    <w:rsid w:val="006C0376"/>
    <w:rsid w:val="006C0D30"/>
    <w:rsid w:val="006C71B7"/>
    <w:rsid w:val="006D42A3"/>
    <w:rsid w:val="006D6608"/>
    <w:rsid w:val="006E191E"/>
    <w:rsid w:val="006E1E53"/>
    <w:rsid w:val="006E1FCE"/>
    <w:rsid w:val="006F0A0C"/>
    <w:rsid w:val="006F2093"/>
    <w:rsid w:val="006F238C"/>
    <w:rsid w:val="006F25FA"/>
    <w:rsid w:val="006F2B3E"/>
    <w:rsid w:val="006F3BB3"/>
    <w:rsid w:val="006F5A7D"/>
    <w:rsid w:val="007046DC"/>
    <w:rsid w:val="00707BC3"/>
    <w:rsid w:val="00707C05"/>
    <w:rsid w:val="00711F18"/>
    <w:rsid w:val="00713A19"/>
    <w:rsid w:val="00716728"/>
    <w:rsid w:val="00721194"/>
    <w:rsid w:val="00725763"/>
    <w:rsid w:val="0072595F"/>
    <w:rsid w:val="0072761F"/>
    <w:rsid w:val="00727EBD"/>
    <w:rsid w:val="00731AB6"/>
    <w:rsid w:val="007349DF"/>
    <w:rsid w:val="0073501D"/>
    <w:rsid w:val="00736711"/>
    <w:rsid w:val="00740378"/>
    <w:rsid w:val="007439D2"/>
    <w:rsid w:val="00746446"/>
    <w:rsid w:val="00747C4E"/>
    <w:rsid w:val="00752BE7"/>
    <w:rsid w:val="0075473D"/>
    <w:rsid w:val="00754E7E"/>
    <w:rsid w:val="00755ADD"/>
    <w:rsid w:val="00757090"/>
    <w:rsid w:val="007601CB"/>
    <w:rsid w:val="00763CE5"/>
    <w:rsid w:val="00766462"/>
    <w:rsid w:val="00767DBE"/>
    <w:rsid w:val="00771011"/>
    <w:rsid w:val="00771278"/>
    <w:rsid w:val="0077149C"/>
    <w:rsid w:val="007739C9"/>
    <w:rsid w:val="0077460A"/>
    <w:rsid w:val="00774EC3"/>
    <w:rsid w:val="00775283"/>
    <w:rsid w:val="007809F2"/>
    <w:rsid w:val="00781EC1"/>
    <w:rsid w:val="00783B22"/>
    <w:rsid w:val="00785897"/>
    <w:rsid w:val="00787563"/>
    <w:rsid w:val="00787B39"/>
    <w:rsid w:val="00794B85"/>
    <w:rsid w:val="007959D1"/>
    <w:rsid w:val="00796431"/>
    <w:rsid w:val="00796904"/>
    <w:rsid w:val="007973E6"/>
    <w:rsid w:val="007A03D1"/>
    <w:rsid w:val="007A20C4"/>
    <w:rsid w:val="007A2976"/>
    <w:rsid w:val="007A5AD8"/>
    <w:rsid w:val="007B1AA8"/>
    <w:rsid w:val="007B2A1F"/>
    <w:rsid w:val="007B3191"/>
    <w:rsid w:val="007B6961"/>
    <w:rsid w:val="007C196F"/>
    <w:rsid w:val="007C363F"/>
    <w:rsid w:val="007C48AD"/>
    <w:rsid w:val="007D0A8C"/>
    <w:rsid w:val="007D4286"/>
    <w:rsid w:val="007D65FE"/>
    <w:rsid w:val="007D73C7"/>
    <w:rsid w:val="007D769C"/>
    <w:rsid w:val="007D7F16"/>
    <w:rsid w:val="007E06DB"/>
    <w:rsid w:val="007E1EC9"/>
    <w:rsid w:val="007E2A97"/>
    <w:rsid w:val="007E342D"/>
    <w:rsid w:val="007E5139"/>
    <w:rsid w:val="007F0C9E"/>
    <w:rsid w:val="007F0FAA"/>
    <w:rsid w:val="007F11FF"/>
    <w:rsid w:val="007F367E"/>
    <w:rsid w:val="007F734A"/>
    <w:rsid w:val="008008AC"/>
    <w:rsid w:val="00801697"/>
    <w:rsid w:val="008040E0"/>
    <w:rsid w:val="00805334"/>
    <w:rsid w:val="008100FF"/>
    <w:rsid w:val="00811571"/>
    <w:rsid w:val="00821682"/>
    <w:rsid w:val="00823F23"/>
    <w:rsid w:val="00825682"/>
    <w:rsid w:val="00826E91"/>
    <w:rsid w:val="00830C33"/>
    <w:rsid w:val="00830E48"/>
    <w:rsid w:val="0083284F"/>
    <w:rsid w:val="00834E20"/>
    <w:rsid w:val="00837F41"/>
    <w:rsid w:val="00844C77"/>
    <w:rsid w:val="00855090"/>
    <w:rsid w:val="008637C5"/>
    <w:rsid w:val="008659B8"/>
    <w:rsid w:val="00866C6B"/>
    <w:rsid w:val="008677AC"/>
    <w:rsid w:val="00871E01"/>
    <w:rsid w:val="008775C0"/>
    <w:rsid w:val="00883D2B"/>
    <w:rsid w:val="00887465"/>
    <w:rsid w:val="00894C63"/>
    <w:rsid w:val="0089594A"/>
    <w:rsid w:val="008A0D72"/>
    <w:rsid w:val="008A5404"/>
    <w:rsid w:val="008A5BA6"/>
    <w:rsid w:val="008B6671"/>
    <w:rsid w:val="008C341C"/>
    <w:rsid w:val="008C4630"/>
    <w:rsid w:val="008D04E8"/>
    <w:rsid w:val="008D1982"/>
    <w:rsid w:val="008D39FA"/>
    <w:rsid w:val="008D44CA"/>
    <w:rsid w:val="008D5497"/>
    <w:rsid w:val="008E00C8"/>
    <w:rsid w:val="008E04DA"/>
    <w:rsid w:val="008E416D"/>
    <w:rsid w:val="008E42A5"/>
    <w:rsid w:val="008E6E8C"/>
    <w:rsid w:val="008E7E38"/>
    <w:rsid w:val="008F01A8"/>
    <w:rsid w:val="008F1940"/>
    <w:rsid w:val="008F5534"/>
    <w:rsid w:val="008F777E"/>
    <w:rsid w:val="009018E0"/>
    <w:rsid w:val="009079DB"/>
    <w:rsid w:val="009109E7"/>
    <w:rsid w:val="009119B8"/>
    <w:rsid w:val="009122ED"/>
    <w:rsid w:val="009155ED"/>
    <w:rsid w:val="00915655"/>
    <w:rsid w:val="00924958"/>
    <w:rsid w:val="00926B20"/>
    <w:rsid w:val="00933177"/>
    <w:rsid w:val="00934CA7"/>
    <w:rsid w:val="00934CC5"/>
    <w:rsid w:val="00935941"/>
    <w:rsid w:val="00941C74"/>
    <w:rsid w:val="009450EF"/>
    <w:rsid w:val="00951E07"/>
    <w:rsid w:val="00952B6C"/>
    <w:rsid w:val="0095339D"/>
    <w:rsid w:val="009575AC"/>
    <w:rsid w:val="009575FE"/>
    <w:rsid w:val="0096431C"/>
    <w:rsid w:val="00964671"/>
    <w:rsid w:val="0097453E"/>
    <w:rsid w:val="00975305"/>
    <w:rsid w:val="009814D3"/>
    <w:rsid w:val="0099153E"/>
    <w:rsid w:val="00992611"/>
    <w:rsid w:val="009949D4"/>
    <w:rsid w:val="009965AA"/>
    <w:rsid w:val="00996915"/>
    <w:rsid w:val="00997BF0"/>
    <w:rsid w:val="009A3EBC"/>
    <w:rsid w:val="009A5949"/>
    <w:rsid w:val="009A5EC2"/>
    <w:rsid w:val="009A6C16"/>
    <w:rsid w:val="009A71CC"/>
    <w:rsid w:val="009B3799"/>
    <w:rsid w:val="009B48E1"/>
    <w:rsid w:val="009B5874"/>
    <w:rsid w:val="009B6F34"/>
    <w:rsid w:val="009C3C04"/>
    <w:rsid w:val="009D3E85"/>
    <w:rsid w:val="009D4FE1"/>
    <w:rsid w:val="009D7AA9"/>
    <w:rsid w:val="009E35E2"/>
    <w:rsid w:val="009E4461"/>
    <w:rsid w:val="009E454B"/>
    <w:rsid w:val="009E7294"/>
    <w:rsid w:val="009E7EAB"/>
    <w:rsid w:val="009F57AF"/>
    <w:rsid w:val="009F5FB6"/>
    <w:rsid w:val="009F6360"/>
    <w:rsid w:val="00A00CB2"/>
    <w:rsid w:val="00A01450"/>
    <w:rsid w:val="00A03BF0"/>
    <w:rsid w:val="00A04785"/>
    <w:rsid w:val="00A04FAF"/>
    <w:rsid w:val="00A06730"/>
    <w:rsid w:val="00A0747E"/>
    <w:rsid w:val="00A11DE3"/>
    <w:rsid w:val="00A1228D"/>
    <w:rsid w:val="00A125AF"/>
    <w:rsid w:val="00A140BC"/>
    <w:rsid w:val="00A156BD"/>
    <w:rsid w:val="00A16534"/>
    <w:rsid w:val="00A249B4"/>
    <w:rsid w:val="00A26234"/>
    <w:rsid w:val="00A30DBA"/>
    <w:rsid w:val="00A352A5"/>
    <w:rsid w:val="00A36804"/>
    <w:rsid w:val="00A4284A"/>
    <w:rsid w:val="00A4294B"/>
    <w:rsid w:val="00A43399"/>
    <w:rsid w:val="00A447C0"/>
    <w:rsid w:val="00A4629B"/>
    <w:rsid w:val="00A46706"/>
    <w:rsid w:val="00A46AF4"/>
    <w:rsid w:val="00A479A8"/>
    <w:rsid w:val="00A50ABE"/>
    <w:rsid w:val="00A51C8F"/>
    <w:rsid w:val="00A52273"/>
    <w:rsid w:val="00A6167C"/>
    <w:rsid w:val="00A648C2"/>
    <w:rsid w:val="00A66FA2"/>
    <w:rsid w:val="00A6740B"/>
    <w:rsid w:val="00A71D8E"/>
    <w:rsid w:val="00A77EEA"/>
    <w:rsid w:val="00A81DAC"/>
    <w:rsid w:val="00A82118"/>
    <w:rsid w:val="00A82593"/>
    <w:rsid w:val="00A8371C"/>
    <w:rsid w:val="00A83CD3"/>
    <w:rsid w:val="00A870DB"/>
    <w:rsid w:val="00A87B72"/>
    <w:rsid w:val="00A91111"/>
    <w:rsid w:val="00A973B7"/>
    <w:rsid w:val="00A97FCB"/>
    <w:rsid w:val="00AA1B7A"/>
    <w:rsid w:val="00AA2197"/>
    <w:rsid w:val="00AA3724"/>
    <w:rsid w:val="00AA7490"/>
    <w:rsid w:val="00AB17B8"/>
    <w:rsid w:val="00AC0546"/>
    <w:rsid w:val="00AD03FF"/>
    <w:rsid w:val="00AD16C7"/>
    <w:rsid w:val="00AD2E29"/>
    <w:rsid w:val="00AE1403"/>
    <w:rsid w:val="00AE17EA"/>
    <w:rsid w:val="00AE45CC"/>
    <w:rsid w:val="00AF0E63"/>
    <w:rsid w:val="00AF1D53"/>
    <w:rsid w:val="00AF26D9"/>
    <w:rsid w:val="00AF2837"/>
    <w:rsid w:val="00AF3DD6"/>
    <w:rsid w:val="00AF4921"/>
    <w:rsid w:val="00AF6D04"/>
    <w:rsid w:val="00B06D24"/>
    <w:rsid w:val="00B10C47"/>
    <w:rsid w:val="00B11BD7"/>
    <w:rsid w:val="00B12B64"/>
    <w:rsid w:val="00B166AA"/>
    <w:rsid w:val="00B16883"/>
    <w:rsid w:val="00B1726A"/>
    <w:rsid w:val="00B17C80"/>
    <w:rsid w:val="00B20E1A"/>
    <w:rsid w:val="00B231DC"/>
    <w:rsid w:val="00B242BB"/>
    <w:rsid w:val="00B26886"/>
    <w:rsid w:val="00B32A46"/>
    <w:rsid w:val="00B33D88"/>
    <w:rsid w:val="00B35CE5"/>
    <w:rsid w:val="00B36519"/>
    <w:rsid w:val="00B366ED"/>
    <w:rsid w:val="00B37F81"/>
    <w:rsid w:val="00B40000"/>
    <w:rsid w:val="00B43100"/>
    <w:rsid w:val="00B526A7"/>
    <w:rsid w:val="00B530F6"/>
    <w:rsid w:val="00B55B69"/>
    <w:rsid w:val="00B55F7D"/>
    <w:rsid w:val="00B577BA"/>
    <w:rsid w:val="00B6394A"/>
    <w:rsid w:val="00B65456"/>
    <w:rsid w:val="00B654BE"/>
    <w:rsid w:val="00B667E2"/>
    <w:rsid w:val="00B667EB"/>
    <w:rsid w:val="00B67DC2"/>
    <w:rsid w:val="00B70CF9"/>
    <w:rsid w:val="00B81CCD"/>
    <w:rsid w:val="00B82BBA"/>
    <w:rsid w:val="00B85DBE"/>
    <w:rsid w:val="00B86456"/>
    <w:rsid w:val="00B86979"/>
    <w:rsid w:val="00B908EE"/>
    <w:rsid w:val="00B928FA"/>
    <w:rsid w:val="00B95D32"/>
    <w:rsid w:val="00B97A8C"/>
    <w:rsid w:val="00BA603C"/>
    <w:rsid w:val="00BB0C59"/>
    <w:rsid w:val="00BB2E96"/>
    <w:rsid w:val="00BB3586"/>
    <w:rsid w:val="00BB4B74"/>
    <w:rsid w:val="00BB5574"/>
    <w:rsid w:val="00BC0B2E"/>
    <w:rsid w:val="00BC2428"/>
    <w:rsid w:val="00BC50EC"/>
    <w:rsid w:val="00BC5955"/>
    <w:rsid w:val="00BC7D71"/>
    <w:rsid w:val="00BD4A41"/>
    <w:rsid w:val="00BD566E"/>
    <w:rsid w:val="00BD5DC7"/>
    <w:rsid w:val="00BD74A1"/>
    <w:rsid w:val="00BE26A1"/>
    <w:rsid w:val="00BE6F7F"/>
    <w:rsid w:val="00BE7EFD"/>
    <w:rsid w:val="00BF1421"/>
    <w:rsid w:val="00BF32EB"/>
    <w:rsid w:val="00C01CBD"/>
    <w:rsid w:val="00C02794"/>
    <w:rsid w:val="00C10C67"/>
    <w:rsid w:val="00C14E7B"/>
    <w:rsid w:val="00C156E7"/>
    <w:rsid w:val="00C2133A"/>
    <w:rsid w:val="00C237AE"/>
    <w:rsid w:val="00C24A6F"/>
    <w:rsid w:val="00C2533B"/>
    <w:rsid w:val="00C25669"/>
    <w:rsid w:val="00C37B18"/>
    <w:rsid w:val="00C415B6"/>
    <w:rsid w:val="00C4427E"/>
    <w:rsid w:val="00C4585A"/>
    <w:rsid w:val="00C461A5"/>
    <w:rsid w:val="00C466E9"/>
    <w:rsid w:val="00C46BB9"/>
    <w:rsid w:val="00C477A7"/>
    <w:rsid w:val="00C51177"/>
    <w:rsid w:val="00C51975"/>
    <w:rsid w:val="00C52ADC"/>
    <w:rsid w:val="00C542F5"/>
    <w:rsid w:val="00C5642E"/>
    <w:rsid w:val="00C60823"/>
    <w:rsid w:val="00C6190C"/>
    <w:rsid w:val="00C625F2"/>
    <w:rsid w:val="00C634FF"/>
    <w:rsid w:val="00C679CE"/>
    <w:rsid w:val="00C7119A"/>
    <w:rsid w:val="00C715F5"/>
    <w:rsid w:val="00C718CA"/>
    <w:rsid w:val="00C729AA"/>
    <w:rsid w:val="00C755F6"/>
    <w:rsid w:val="00C81257"/>
    <w:rsid w:val="00C81ABD"/>
    <w:rsid w:val="00C82BB4"/>
    <w:rsid w:val="00C85A4C"/>
    <w:rsid w:val="00C868A4"/>
    <w:rsid w:val="00C869C5"/>
    <w:rsid w:val="00C9060B"/>
    <w:rsid w:val="00C94195"/>
    <w:rsid w:val="00C96001"/>
    <w:rsid w:val="00C97A95"/>
    <w:rsid w:val="00CA06D4"/>
    <w:rsid w:val="00CA2A8A"/>
    <w:rsid w:val="00CA79C7"/>
    <w:rsid w:val="00CB2BEE"/>
    <w:rsid w:val="00CB3C7C"/>
    <w:rsid w:val="00CB4CF1"/>
    <w:rsid w:val="00CB557E"/>
    <w:rsid w:val="00CB5FF3"/>
    <w:rsid w:val="00CB6E24"/>
    <w:rsid w:val="00CC2843"/>
    <w:rsid w:val="00CC6137"/>
    <w:rsid w:val="00CD00CC"/>
    <w:rsid w:val="00CD10E2"/>
    <w:rsid w:val="00CD2DF9"/>
    <w:rsid w:val="00CD5DD0"/>
    <w:rsid w:val="00CD6025"/>
    <w:rsid w:val="00CD7817"/>
    <w:rsid w:val="00CE0983"/>
    <w:rsid w:val="00CE1C8D"/>
    <w:rsid w:val="00CE1CAE"/>
    <w:rsid w:val="00CE2336"/>
    <w:rsid w:val="00CE2A8D"/>
    <w:rsid w:val="00CE3034"/>
    <w:rsid w:val="00CF058B"/>
    <w:rsid w:val="00CF1E52"/>
    <w:rsid w:val="00CF2DD8"/>
    <w:rsid w:val="00CF69C0"/>
    <w:rsid w:val="00D00019"/>
    <w:rsid w:val="00D0219E"/>
    <w:rsid w:val="00D02A95"/>
    <w:rsid w:val="00D05903"/>
    <w:rsid w:val="00D05B8A"/>
    <w:rsid w:val="00D1391E"/>
    <w:rsid w:val="00D15238"/>
    <w:rsid w:val="00D16BD2"/>
    <w:rsid w:val="00D30A7B"/>
    <w:rsid w:val="00D359C7"/>
    <w:rsid w:val="00D35D48"/>
    <w:rsid w:val="00D42BC8"/>
    <w:rsid w:val="00D43C7C"/>
    <w:rsid w:val="00D47985"/>
    <w:rsid w:val="00D47BCB"/>
    <w:rsid w:val="00D505D6"/>
    <w:rsid w:val="00D52C3C"/>
    <w:rsid w:val="00D56AE6"/>
    <w:rsid w:val="00D57127"/>
    <w:rsid w:val="00D61844"/>
    <w:rsid w:val="00D653F7"/>
    <w:rsid w:val="00D72240"/>
    <w:rsid w:val="00D7269A"/>
    <w:rsid w:val="00D75E65"/>
    <w:rsid w:val="00D777B2"/>
    <w:rsid w:val="00D80305"/>
    <w:rsid w:val="00D81563"/>
    <w:rsid w:val="00D82A6B"/>
    <w:rsid w:val="00D82A96"/>
    <w:rsid w:val="00D92414"/>
    <w:rsid w:val="00D925C8"/>
    <w:rsid w:val="00D94935"/>
    <w:rsid w:val="00D9576C"/>
    <w:rsid w:val="00D963A0"/>
    <w:rsid w:val="00DA6031"/>
    <w:rsid w:val="00DA7D48"/>
    <w:rsid w:val="00DB3522"/>
    <w:rsid w:val="00DB6DFE"/>
    <w:rsid w:val="00DC0A16"/>
    <w:rsid w:val="00DC1488"/>
    <w:rsid w:val="00DC1DE9"/>
    <w:rsid w:val="00DD1104"/>
    <w:rsid w:val="00DD15E5"/>
    <w:rsid w:val="00DD3C99"/>
    <w:rsid w:val="00DD4D18"/>
    <w:rsid w:val="00DD5EE4"/>
    <w:rsid w:val="00DD6E90"/>
    <w:rsid w:val="00DE0A81"/>
    <w:rsid w:val="00DE1179"/>
    <w:rsid w:val="00DE2BFD"/>
    <w:rsid w:val="00DE3561"/>
    <w:rsid w:val="00DE3E4D"/>
    <w:rsid w:val="00DE6C3E"/>
    <w:rsid w:val="00DF0392"/>
    <w:rsid w:val="00DF08B1"/>
    <w:rsid w:val="00DF11CE"/>
    <w:rsid w:val="00DF1E7A"/>
    <w:rsid w:val="00DF2781"/>
    <w:rsid w:val="00E04D00"/>
    <w:rsid w:val="00E06BB6"/>
    <w:rsid w:val="00E110BE"/>
    <w:rsid w:val="00E11FF1"/>
    <w:rsid w:val="00E13B29"/>
    <w:rsid w:val="00E20E22"/>
    <w:rsid w:val="00E260E4"/>
    <w:rsid w:val="00E261B3"/>
    <w:rsid w:val="00E30504"/>
    <w:rsid w:val="00E30647"/>
    <w:rsid w:val="00E33960"/>
    <w:rsid w:val="00E35CDA"/>
    <w:rsid w:val="00E35FD5"/>
    <w:rsid w:val="00E363BD"/>
    <w:rsid w:val="00E40140"/>
    <w:rsid w:val="00E416B4"/>
    <w:rsid w:val="00E42547"/>
    <w:rsid w:val="00E42643"/>
    <w:rsid w:val="00E42E06"/>
    <w:rsid w:val="00E4563A"/>
    <w:rsid w:val="00E51FAE"/>
    <w:rsid w:val="00E550AC"/>
    <w:rsid w:val="00E56EBF"/>
    <w:rsid w:val="00E57925"/>
    <w:rsid w:val="00E60A6D"/>
    <w:rsid w:val="00E61864"/>
    <w:rsid w:val="00E63138"/>
    <w:rsid w:val="00E6314F"/>
    <w:rsid w:val="00E65E8B"/>
    <w:rsid w:val="00E74757"/>
    <w:rsid w:val="00E76CBF"/>
    <w:rsid w:val="00E83655"/>
    <w:rsid w:val="00E83A8C"/>
    <w:rsid w:val="00E83E66"/>
    <w:rsid w:val="00E841CF"/>
    <w:rsid w:val="00E8474D"/>
    <w:rsid w:val="00E90392"/>
    <w:rsid w:val="00E91B5B"/>
    <w:rsid w:val="00E941BF"/>
    <w:rsid w:val="00E9510D"/>
    <w:rsid w:val="00EA07F1"/>
    <w:rsid w:val="00EA2E9A"/>
    <w:rsid w:val="00EA2F49"/>
    <w:rsid w:val="00EA47DE"/>
    <w:rsid w:val="00EA4A86"/>
    <w:rsid w:val="00EA6456"/>
    <w:rsid w:val="00EA646D"/>
    <w:rsid w:val="00EA6C22"/>
    <w:rsid w:val="00EB0537"/>
    <w:rsid w:val="00EB115B"/>
    <w:rsid w:val="00EB31FB"/>
    <w:rsid w:val="00ED00D8"/>
    <w:rsid w:val="00ED0B51"/>
    <w:rsid w:val="00ED66DB"/>
    <w:rsid w:val="00ED7279"/>
    <w:rsid w:val="00ED7DC8"/>
    <w:rsid w:val="00EE17F9"/>
    <w:rsid w:val="00EE2168"/>
    <w:rsid w:val="00EE78B5"/>
    <w:rsid w:val="00EF2622"/>
    <w:rsid w:val="00EF3587"/>
    <w:rsid w:val="00EF4D17"/>
    <w:rsid w:val="00EF5111"/>
    <w:rsid w:val="00F0561C"/>
    <w:rsid w:val="00F072EA"/>
    <w:rsid w:val="00F0771F"/>
    <w:rsid w:val="00F07738"/>
    <w:rsid w:val="00F1178E"/>
    <w:rsid w:val="00F11CFA"/>
    <w:rsid w:val="00F138C1"/>
    <w:rsid w:val="00F23ED9"/>
    <w:rsid w:val="00F25590"/>
    <w:rsid w:val="00F26F5A"/>
    <w:rsid w:val="00F3012D"/>
    <w:rsid w:val="00F346EC"/>
    <w:rsid w:val="00F34CA6"/>
    <w:rsid w:val="00F35C31"/>
    <w:rsid w:val="00F36F0C"/>
    <w:rsid w:val="00F45C43"/>
    <w:rsid w:val="00F46B12"/>
    <w:rsid w:val="00F4704E"/>
    <w:rsid w:val="00F50FA4"/>
    <w:rsid w:val="00F52EDD"/>
    <w:rsid w:val="00F57174"/>
    <w:rsid w:val="00F57ADE"/>
    <w:rsid w:val="00F64D8B"/>
    <w:rsid w:val="00F65325"/>
    <w:rsid w:val="00F659E9"/>
    <w:rsid w:val="00F70521"/>
    <w:rsid w:val="00F70E8E"/>
    <w:rsid w:val="00F76550"/>
    <w:rsid w:val="00F771DC"/>
    <w:rsid w:val="00F77E4C"/>
    <w:rsid w:val="00F77F9F"/>
    <w:rsid w:val="00F816D4"/>
    <w:rsid w:val="00F81D7D"/>
    <w:rsid w:val="00F87BFC"/>
    <w:rsid w:val="00F90FC2"/>
    <w:rsid w:val="00F926C1"/>
    <w:rsid w:val="00F97431"/>
    <w:rsid w:val="00F9779C"/>
    <w:rsid w:val="00F97C0B"/>
    <w:rsid w:val="00FA169C"/>
    <w:rsid w:val="00FA4C55"/>
    <w:rsid w:val="00FA5BBA"/>
    <w:rsid w:val="00FB2B69"/>
    <w:rsid w:val="00FB3049"/>
    <w:rsid w:val="00FB53E9"/>
    <w:rsid w:val="00FB6154"/>
    <w:rsid w:val="00FC0D78"/>
    <w:rsid w:val="00FC493C"/>
    <w:rsid w:val="00FC6DC7"/>
    <w:rsid w:val="00FD1D95"/>
    <w:rsid w:val="00FD1F4F"/>
    <w:rsid w:val="00FD4894"/>
    <w:rsid w:val="00FD64E6"/>
    <w:rsid w:val="00FD7D32"/>
    <w:rsid w:val="00FE029B"/>
    <w:rsid w:val="00FE1469"/>
    <w:rsid w:val="00FE47E9"/>
    <w:rsid w:val="00FE4C40"/>
    <w:rsid w:val="00FE7E7E"/>
    <w:rsid w:val="00FF514D"/>
    <w:rsid w:val="00FF69C7"/>
    <w:rsid w:val="00FF774A"/>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ACB2FD"/>
  <w15:chartTrackingRefBased/>
  <w15:docId w15:val="{B0C9B674-C8E8-4D7A-ABA7-EC7CDD3477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7470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7470E"/>
    <w:rPr>
      <w:rFonts w:ascii="Calibri" w:hAnsi="Calibri" w:cs="Calibri"/>
      <w:noProof/>
      <w:lang w:val="en-US"/>
    </w:rPr>
  </w:style>
  <w:style w:type="paragraph" w:customStyle="1" w:styleId="EndNoteBibliography">
    <w:name w:val="EndNote Bibliography"/>
    <w:basedOn w:val="Normal"/>
    <w:link w:val="EndNoteBibliographyChar"/>
    <w:rsid w:val="0027470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7470E"/>
    <w:rPr>
      <w:rFonts w:ascii="Calibri" w:hAnsi="Calibri" w:cs="Calibri"/>
      <w:noProof/>
      <w:lang w:val="en-US"/>
    </w:rPr>
  </w:style>
  <w:style w:type="character" w:styleId="Hyperlink">
    <w:name w:val="Hyperlink"/>
    <w:basedOn w:val="DefaultParagraphFont"/>
    <w:uiPriority w:val="99"/>
    <w:unhideWhenUsed/>
    <w:rsid w:val="0027470E"/>
    <w:rPr>
      <w:color w:val="0563C1" w:themeColor="hyperlink"/>
      <w:u w:val="single"/>
    </w:rPr>
  </w:style>
  <w:style w:type="character" w:styleId="UnresolvedMention">
    <w:name w:val="Unresolved Mention"/>
    <w:basedOn w:val="DefaultParagraphFont"/>
    <w:uiPriority w:val="99"/>
    <w:semiHidden/>
    <w:unhideWhenUsed/>
    <w:rsid w:val="0027470E"/>
    <w:rPr>
      <w:color w:val="605E5C"/>
      <w:shd w:val="clear" w:color="auto" w:fill="E1DFDD"/>
    </w:rPr>
  </w:style>
  <w:style w:type="paragraph" w:styleId="ListParagraph">
    <w:name w:val="List Paragraph"/>
    <w:basedOn w:val="Normal"/>
    <w:uiPriority w:val="34"/>
    <w:qFormat/>
    <w:rsid w:val="00343200"/>
    <w:pPr>
      <w:ind w:left="720"/>
      <w:contextualSpacing/>
    </w:pPr>
  </w:style>
  <w:style w:type="character" w:styleId="CommentReference">
    <w:name w:val="annotation reference"/>
    <w:basedOn w:val="DefaultParagraphFont"/>
    <w:uiPriority w:val="99"/>
    <w:semiHidden/>
    <w:unhideWhenUsed/>
    <w:rsid w:val="0066051A"/>
    <w:rPr>
      <w:sz w:val="16"/>
      <w:szCs w:val="16"/>
    </w:rPr>
  </w:style>
  <w:style w:type="paragraph" w:styleId="CommentText">
    <w:name w:val="annotation text"/>
    <w:basedOn w:val="Normal"/>
    <w:link w:val="CommentTextChar"/>
    <w:uiPriority w:val="99"/>
    <w:unhideWhenUsed/>
    <w:rsid w:val="0066051A"/>
    <w:pPr>
      <w:spacing w:line="240" w:lineRule="auto"/>
    </w:pPr>
    <w:rPr>
      <w:sz w:val="20"/>
      <w:szCs w:val="20"/>
    </w:rPr>
  </w:style>
  <w:style w:type="character" w:customStyle="1" w:styleId="CommentTextChar">
    <w:name w:val="Comment Text Char"/>
    <w:basedOn w:val="DefaultParagraphFont"/>
    <w:link w:val="CommentText"/>
    <w:uiPriority w:val="99"/>
    <w:rsid w:val="0066051A"/>
    <w:rPr>
      <w:sz w:val="20"/>
      <w:szCs w:val="20"/>
    </w:rPr>
  </w:style>
  <w:style w:type="paragraph" w:styleId="CommentSubject">
    <w:name w:val="annotation subject"/>
    <w:basedOn w:val="CommentText"/>
    <w:next w:val="CommentText"/>
    <w:link w:val="CommentSubjectChar"/>
    <w:uiPriority w:val="99"/>
    <w:semiHidden/>
    <w:unhideWhenUsed/>
    <w:rsid w:val="0066051A"/>
    <w:rPr>
      <w:b/>
      <w:bCs/>
    </w:rPr>
  </w:style>
  <w:style w:type="character" w:customStyle="1" w:styleId="CommentSubjectChar">
    <w:name w:val="Comment Subject Char"/>
    <w:basedOn w:val="CommentTextChar"/>
    <w:link w:val="CommentSubject"/>
    <w:uiPriority w:val="99"/>
    <w:semiHidden/>
    <w:rsid w:val="0066051A"/>
    <w:rPr>
      <w:b/>
      <w:bCs/>
      <w:sz w:val="20"/>
      <w:szCs w:val="20"/>
    </w:rPr>
  </w:style>
  <w:style w:type="paragraph" w:styleId="Revision">
    <w:name w:val="Revision"/>
    <w:hidden/>
    <w:uiPriority w:val="99"/>
    <w:semiHidden/>
    <w:rsid w:val="0066051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8189219">
      <w:bodyDiv w:val="1"/>
      <w:marLeft w:val="0"/>
      <w:marRight w:val="0"/>
      <w:marTop w:val="0"/>
      <w:marBottom w:val="0"/>
      <w:divBdr>
        <w:top w:val="none" w:sz="0" w:space="0" w:color="auto"/>
        <w:left w:val="none" w:sz="0" w:space="0" w:color="auto"/>
        <w:bottom w:val="none" w:sz="0" w:space="0" w:color="auto"/>
        <w:right w:val="none" w:sz="0" w:space="0" w:color="auto"/>
      </w:divBdr>
    </w:div>
    <w:div w:id="636646369">
      <w:bodyDiv w:val="1"/>
      <w:marLeft w:val="0"/>
      <w:marRight w:val="0"/>
      <w:marTop w:val="0"/>
      <w:marBottom w:val="0"/>
      <w:divBdr>
        <w:top w:val="none" w:sz="0" w:space="0" w:color="auto"/>
        <w:left w:val="none" w:sz="0" w:space="0" w:color="auto"/>
        <w:bottom w:val="none" w:sz="0" w:space="0" w:color="auto"/>
        <w:right w:val="none" w:sz="0" w:space="0" w:color="auto"/>
      </w:divBdr>
      <w:divsChild>
        <w:div w:id="76403281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diagramColors" Target="diagrams/colors1.xml"/><Relationship Id="rId18" Type="http://schemas.openxmlformats.org/officeDocument/2006/relationships/diagramColors" Target="diagrams/colors2.xm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yperlink" Target="https://www.ipcc.ch/report/sixth-assessment-report-working-group-ii/" TargetMode="External"/><Relationship Id="rId7" Type="http://schemas.microsoft.com/office/2011/relationships/commentsExtended" Target="commentsExtended.xml"/><Relationship Id="rId12" Type="http://schemas.openxmlformats.org/officeDocument/2006/relationships/diagramQuickStyle" Target="diagrams/quickStyle1.xml"/><Relationship Id="rId17" Type="http://schemas.openxmlformats.org/officeDocument/2006/relationships/diagramQuickStyle" Target="diagrams/quickStyle2.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diagramLayout" Target="diagrams/layout2.xml"/><Relationship Id="rId20"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diagramLayout" Target="diagrams/layout1.xml"/><Relationship Id="rId24" Type="http://schemas.openxmlformats.org/officeDocument/2006/relationships/hyperlink" Target="https://www" TargetMode="External"/><Relationship Id="rId5" Type="http://schemas.openxmlformats.org/officeDocument/2006/relationships/webSettings" Target="webSettings.xml"/><Relationship Id="rId15" Type="http://schemas.openxmlformats.org/officeDocument/2006/relationships/diagramData" Target="diagrams/data2.xml"/><Relationship Id="rId23" Type="http://schemas.openxmlformats.org/officeDocument/2006/relationships/hyperlink" Target="https://www.epa.gov/sites/default/files/2016-10/documents/extreme-heat-guidebook.pdf" TargetMode="External"/><Relationship Id="rId10" Type="http://schemas.openxmlformats.org/officeDocument/2006/relationships/diagramData" Target="diagrams/data1.xml"/><Relationship Id="rId19" Type="http://schemas.microsoft.com/office/2007/relationships/diagramDrawing" Target="diagrams/drawing2.xml"/><Relationship Id="rId4" Type="http://schemas.openxmlformats.org/officeDocument/2006/relationships/settings" Target="settings.xml"/><Relationship Id="rId9" Type="http://schemas.microsoft.com/office/2018/08/relationships/commentsExtensible" Target="commentsExtensible.xml"/><Relationship Id="rId14" Type="http://schemas.microsoft.com/office/2007/relationships/diagramDrawing" Target="diagrams/drawing1.xml"/><Relationship Id="rId22" Type="http://schemas.openxmlformats.org/officeDocument/2006/relationships/hyperlink" Target="https://www.afro.who.int/news/africa-faces-rising-climate-linked-health-emergencies" TargetMode="External"/><Relationship Id="rId27"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E3AFA89F-F7B1-4B4B-B084-C50D2BCBC3FA}" type="doc">
      <dgm:prSet loTypeId="urn:microsoft.com/office/officeart/2005/8/layout/target1" loCatId="relationship" qsTypeId="urn:microsoft.com/office/officeart/2005/8/quickstyle/simple1" qsCatId="simple" csTypeId="urn:microsoft.com/office/officeart/2005/8/colors/colorful5" csCatId="colorful" phldr="1"/>
      <dgm:spPr/>
    </dgm:pt>
    <dgm:pt modelId="{3C384285-6EAE-483D-8E44-D882A1868F84}">
      <dgm:prSet phldrT="[Text]"/>
      <dgm:spPr/>
      <dgm:t>
        <a:bodyPr/>
        <a:lstStyle/>
        <a:p>
          <a:r>
            <a:rPr lang="en-ZA"/>
            <a:t>Promotion of Self Care</a:t>
          </a:r>
        </a:p>
      </dgm:t>
    </dgm:pt>
    <dgm:pt modelId="{A5FC511D-CED3-4262-BEB3-35E30CE587BA}" type="parTrans" cxnId="{1B6D99C9-A8D0-4186-9003-EAF4942B552B}">
      <dgm:prSet/>
      <dgm:spPr/>
      <dgm:t>
        <a:bodyPr/>
        <a:lstStyle/>
        <a:p>
          <a:endParaRPr lang="en-ZA"/>
        </a:p>
      </dgm:t>
    </dgm:pt>
    <dgm:pt modelId="{C76389B6-E5FA-4AD3-B31B-E87BAA7416BF}" type="sibTrans" cxnId="{1B6D99C9-A8D0-4186-9003-EAF4942B552B}">
      <dgm:prSet/>
      <dgm:spPr/>
      <dgm:t>
        <a:bodyPr/>
        <a:lstStyle/>
        <a:p>
          <a:endParaRPr lang="en-ZA"/>
        </a:p>
      </dgm:t>
    </dgm:pt>
    <dgm:pt modelId="{73F9BED9-1825-46DF-8429-9208D3FFAAB2}">
      <dgm:prSet phldrT="[Text]"/>
      <dgm:spPr/>
      <dgm:t>
        <a:bodyPr/>
        <a:lstStyle/>
        <a:p>
          <a:r>
            <a:rPr lang="en-ZA"/>
            <a:t>Health Systems Preparedness</a:t>
          </a:r>
        </a:p>
      </dgm:t>
    </dgm:pt>
    <dgm:pt modelId="{7BA801E2-9BC2-4C8B-A9DE-48ED18C9B6F9}" type="parTrans" cxnId="{33023E5F-884A-48F8-ADD4-8AF6AADB8A49}">
      <dgm:prSet/>
      <dgm:spPr/>
      <dgm:t>
        <a:bodyPr/>
        <a:lstStyle/>
        <a:p>
          <a:endParaRPr lang="en-ZA"/>
        </a:p>
      </dgm:t>
    </dgm:pt>
    <dgm:pt modelId="{1B4E673F-931E-46E2-8C1C-50A7AC155001}" type="sibTrans" cxnId="{33023E5F-884A-48F8-ADD4-8AF6AADB8A49}">
      <dgm:prSet/>
      <dgm:spPr/>
      <dgm:t>
        <a:bodyPr/>
        <a:lstStyle/>
        <a:p>
          <a:endParaRPr lang="en-ZA"/>
        </a:p>
      </dgm:t>
    </dgm:pt>
    <dgm:pt modelId="{6E1D81F2-3FF5-4CAC-9764-04168185ED1B}">
      <dgm:prSet phldrT="[Text]"/>
      <dgm:spPr/>
      <dgm:t>
        <a:bodyPr/>
        <a:lstStyle/>
        <a:p>
          <a:r>
            <a:rPr lang="en-ZA"/>
            <a:t>Climate and Health Advocacy and Policy Advancement</a:t>
          </a:r>
        </a:p>
      </dgm:t>
    </dgm:pt>
    <dgm:pt modelId="{97D25434-4CF6-4434-865C-F86B06F45AC6}" type="parTrans" cxnId="{7C85A99F-0386-41E9-B83B-70CF5C4F0038}">
      <dgm:prSet/>
      <dgm:spPr/>
      <dgm:t>
        <a:bodyPr/>
        <a:lstStyle/>
        <a:p>
          <a:endParaRPr lang="en-ZA"/>
        </a:p>
      </dgm:t>
    </dgm:pt>
    <dgm:pt modelId="{A3FC240D-2F4F-4A5C-8F6A-46671ECD4723}" type="sibTrans" cxnId="{7C85A99F-0386-41E9-B83B-70CF5C4F0038}">
      <dgm:prSet/>
      <dgm:spPr/>
      <dgm:t>
        <a:bodyPr/>
        <a:lstStyle/>
        <a:p>
          <a:endParaRPr lang="en-ZA"/>
        </a:p>
      </dgm:t>
    </dgm:pt>
    <dgm:pt modelId="{58FC43AF-33A4-452C-883C-0035F3B07442}">
      <dgm:prSet/>
      <dgm:spPr/>
      <dgm:t>
        <a:bodyPr/>
        <a:lstStyle/>
        <a:p>
          <a:r>
            <a:rPr lang="en-ZA"/>
            <a:t>Patient and Community Awareness</a:t>
          </a:r>
        </a:p>
      </dgm:t>
    </dgm:pt>
    <dgm:pt modelId="{EA9DA347-AB56-4B0D-B539-94A9BC7C9AD2}" type="sibTrans" cxnId="{D3520121-24BE-4DDE-8058-455D0455E749}">
      <dgm:prSet/>
      <dgm:spPr/>
      <dgm:t>
        <a:bodyPr/>
        <a:lstStyle/>
        <a:p>
          <a:endParaRPr lang="en-ZA"/>
        </a:p>
      </dgm:t>
    </dgm:pt>
    <dgm:pt modelId="{D8FBFC8E-CE67-437D-AA63-D981295C7892}" type="parTrans" cxnId="{D3520121-24BE-4DDE-8058-455D0455E749}">
      <dgm:prSet/>
      <dgm:spPr/>
      <dgm:t>
        <a:bodyPr/>
        <a:lstStyle/>
        <a:p>
          <a:endParaRPr lang="en-ZA"/>
        </a:p>
      </dgm:t>
    </dgm:pt>
    <dgm:pt modelId="{BA348348-0CAB-4B4E-BAE7-6C470A39EAD2}">
      <dgm:prSet/>
      <dgm:spPr/>
      <dgm:t>
        <a:bodyPr/>
        <a:lstStyle/>
        <a:p>
          <a:r>
            <a:rPr lang="en-ZA">
              <a:solidFill>
                <a:sysClr val="windowText" lastClr="000000"/>
              </a:solidFill>
            </a:rPr>
            <a:t>Management of occupational exposure</a:t>
          </a:r>
        </a:p>
      </dgm:t>
    </dgm:pt>
    <dgm:pt modelId="{6990D43D-F3A4-48BC-8197-38CDACEFDA4F}" type="sibTrans" cxnId="{0CEFD6BE-0BEC-473F-96C2-F7FCAD626068}">
      <dgm:prSet/>
      <dgm:spPr/>
      <dgm:t>
        <a:bodyPr/>
        <a:lstStyle/>
        <a:p>
          <a:endParaRPr lang="en-ZA"/>
        </a:p>
      </dgm:t>
    </dgm:pt>
    <dgm:pt modelId="{79356E8E-8B40-417C-A9A4-72C6C4C74677}" type="parTrans" cxnId="{0CEFD6BE-0BEC-473F-96C2-F7FCAD626068}">
      <dgm:prSet/>
      <dgm:spPr/>
      <dgm:t>
        <a:bodyPr/>
        <a:lstStyle/>
        <a:p>
          <a:endParaRPr lang="en-ZA"/>
        </a:p>
      </dgm:t>
    </dgm:pt>
    <dgm:pt modelId="{2474D4A4-75B0-44DE-B048-F6F622DDB134}" type="pres">
      <dgm:prSet presAssocID="{E3AFA89F-F7B1-4B4B-B084-C50D2BCBC3FA}" presName="composite" presStyleCnt="0">
        <dgm:presLayoutVars>
          <dgm:chMax val="5"/>
          <dgm:dir/>
          <dgm:resizeHandles val="exact"/>
        </dgm:presLayoutVars>
      </dgm:prSet>
      <dgm:spPr/>
    </dgm:pt>
    <dgm:pt modelId="{3E21F1C6-4507-4C10-AED7-6F1A95C2F712}" type="pres">
      <dgm:prSet presAssocID="{3C384285-6EAE-483D-8E44-D882A1868F84}" presName="circle1" presStyleLbl="lnNode1" presStyleIdx="0" presStyleCnt="5"/>
      <dgm:spPr/>
    </dgm:pt>
    <dgm:pt modelId="{5814A507-2960-4B50-96CA-A718A2FF8160}" type="pres">
      <dgm:prSet presAssocID="{3C384285-6EAE-483D-8E44-D882A1868F84}" presName="text1" presStyleLbl="revTx" presStyleIdx="0" presStyleCnt="5">
        <dgm:presLayoutVars>
          <dgm:bulletEnabled val="1"/>
        </dgm:presLayoutVars>
      </dgm:prSet>
      <dgm:spPr/>
    </dgm:pt>
    <dgm:pt modelId="{8C4AA1EF-BB4B-4F5D-A56E-981166F99221}" type="pres">
      <dgm:prSet presAssocID="{3C384285-6EAE-483D-8E44-D882A1868F84}" presName="line1" presStyleLbl="callout" presStyleIdx="0" presStyleCnt="10"/>
      <dgm:spPr/>
    </dgm:pt>
    <dgm:pt modelId="{46B37963-77B2-49B5-AE7F-F6125A9D90C0}" type="pres">
      <dgm:prSet presAssocID="{3C384285-6EAE-483D-8E44-D882A1868F84}" presName="d1" presStyleLbl="callout" presStyleIdx="1" presStyleCnt="10"/>
      <dgm:spPr/>
    </dgm:pt>
    <dgm:pt modelId="{7D2EF3BC-9BD0-4388-BAC5-AF1DF7C1A0AC}" type="pres">
      <dgm:prSet presAssocID="{BA348348-0CAB-4B4E-BAE7-6C470A39EAD2}" presName="circle2" presStyleLbl="lnNode1" presStyleIdx="1" presStyleCnt="5"/>
      <dgm:spPr/>
    </dgm:pt>
    <dgm:pt modelId="{1F1A3CA4-A51D-4081-B8FC-458CBC047212}" type="pres">
      <dgm:prSet presAssocID="{BA348348-0CAB-4B4E-BAE7-6C470A39EAD2}" presName="text2" presStyleLbl="revTx" presStyleIdx="1" presStyleCnt="5">
        <dgm:presLayoutVars>
          <dgm:bulletEnabled val="1"/>
        </dgm:presLayoutVars>
      </dgm:prSet>
      <dgm:spPr/>
    </dgm:pt>
    <dgm:pt modelId="{DBFEA39D-6CB3-46B3-ABB4-F358B7868545}" type="pres">
      <dgm:prSet presAssocID="{BA348348-0CAB-4B4E-BAE7-6C470A39EAD2}" presName="line2" presStyleLbl="callout" presStyleIdx="2" presStyleCnt="10"/>
      <dgm:spPr/>
    </dgm:pt>
    <dgm:pt modelId="{852993C2-78C8-4114-BA78-8C641243F587}" type="pres">
      <dgm:prSet presAssocID="{BA348348-0CAB-4B4E-BAE7-6C470A39EAD2}" presName="d2" presStyleLbl="callout" presStyleIdx="3" presStyleCnt="10"/>
      <dgm:spPr/>
    </dgm:pt>
    <dgm:pt modelId="{6B218F71-A51F-4311-AED0-23DA7D2D67CB}" type="pres">
      <dgm:prSet presAssocID="{58FC43AF-33A4-452C-883C-0035F3B07442}" presName="circle3" presStyleLbl="lnNode1" presStyleIdx="2" presStyleCnt="5"/>
      <dgm:spPr/>
    </dgm:pt>
    <dgm:pt modelId="{0C8106E6-7648-4FDC-A05E-5FB6D13DCB30}" type="pres">
      <dgm:prSet presAssocID="{58FC43AF-33A4-452C-883C-0035F3B07442}" presName="text3" presStyleLbl="revTx" presStyleIdx="2" presStyleCnt="5">
        <dgm:presLayoutVars>
          <dgm:bulletEnabled val="1"/>
        </dgm:presLayoutVars>
      </dgm:prSet>
      <dgm:spPr/>
    </dgm:pt>
    <dgm:pt modelId="{ACB5EF03-0DB6-4096-AD4F-5E3CB0D8AC92}" type="pres">
      <dgm:prSet presAssocID="{58FC43AF-33A4-452C-883C-0035F3B07442}" presName="line3" presStyleLbl="callout" presStyleIdx="4" presStyleCnt="10"/>
      <dgm:spPr/>
    </dgm:pt>
    <dgm:pt modelId="{7484333B-C6AE-47C0-8CFB-0C3FD0D228EF}" type="pres">
      <dgm:prSet presAssocID="{58FC43AF-33A4-452C-883C-0035F3B07442}" presName="d3" presStyleLbl="callout" presStyleIdx="5" presStyleCnt="10"/>
      <dgm:spPr/>
    </dgm:pt>
    <dgm:pt modelId="{59B8673C-6076-4625-BB3A-ECD7A9E256A5}" type="pres">
      <dgm:prSet presAssocID="{73F9BED9-1825-46DF-8429-9208D3FFAAB2}" presName="circle4" presStyleLbl="lnNode1" presStyleIdx="3" presStyleCnt="5"/>
      <dgm:spPr/>
    </dgm:pt>
    <dgm:pt modelId="{8E5CBDF5-08D2-4CA9-B6D8-A3C1E4E6F4F8}" type="pres">
      <dgm:prSet presAssocID="{73F9BED9-1825-46DF-8429-9208D3FFAAB2}" presName="text4" presStyleLbl="revTx" presStyleIdx="3" presStyleCnt="5">
        <dgm:presLayoutVars>
          <dgm:bulletEnabled val="1"/>
        </dgm:presLayoutVars>
      </dgm:prSet>
      <dgm:spPr/>
    </dgm:pt>
    <dgm:pt modelId="{4CA3F94F-13CB-4475-B0FF-331D4C7A0866}" type="pres">
      <dgm:prSet presAssocID="{73F9BED9-1825-46DF-8429-9208D3FFAAB2}" presName="line4" presStyleLbl="callout" presStyleIdx="6" presStyleCnt="10"/>
      <dgm:spPr/>
    </dgm:pt>
    <dgm:pt modelId="{8AB979F0-A155-43C3-9868-152150EE52CD}" type="pres">
      <dgm:prSet presAssocID="{73F9BED9-1825-46DF-8429-9208D3FFAAB2}" presName="d4" presStyleLbl="callout" presStyleIdx="7" presStyleCnt="10"/>
      <dgm:spPr/>
    </dgm:pt>
    <dgm:pt modelId="{0BE38B65-E4CF-4B46-B009-16D436F56337}" type="pres">
      <dgm:prSet presAssocID="{6E1D81F2-3FF5-4CAC-9764-04168185ED1B}" presName="circle5" presStyleLbl="lnNode1" presStyleIdx="4" presStyleCnt="5"/>
      <dgm:spPr/>
    </dgm:pt>
    <dgm:pt modelId="{78C60C54-5845-47E4-8E79-F155A4FAA33F}" type="pres">
      <dgm:prSet presAssocID="{6E1D81F2-3FF5-4CAC-9764-04168185ED1B}" presName="text5" presStyleLbl="revTx" presStyleIdx="4" presStyleCnt="5">
        <dgm:presLayoutVars>
          <dgm:bulletEnabled val="1"/>
        </dgm:presLayoutVars>
      </dgm:prSet>
      <dgm:spPr/>
    </dgm:pt>
    <dgm:pt modelId="{2FFC4008-3F33-4B66-8EFE-78EA3B5B9BC0}" type="pres">
      <dgm:prSet presAssocID="{6E1D81F2-3FF5-4CAC-9764-04168185ED1B}" presName="line5" presStyleLbl="callout" presStyleIdx="8" presStyleCnt="10"/>
      <dgm:spPr/>
    </dgm:pt>
    <dgm:pt modelId="{CDC30588-4264-4682-BBB4-7637FD12E635}" type="pres">
      <dgm:prSet presAssocID="{6E1D81F2-3FF5-4CAC-9764-04168185ED1B}" presName="d5" presStyleLbl="callout" presStyleIdx="9" presStyleCnt="10"/>
      <dgm:spPr/>
    </dgm:pt>
  </dgm:ptLst>
  <dgm:cxnLst>
    <dgm:cxn modelId="{DAE6FA1E-D506-4C8A-A63F-EDBACA374054}" type="presOf" srcId="{58FC43AF-33A4-452C-883C-0035F3B07442}" destId="{0C8106E6-7648-4FDC-A05E-5FB6D13DCB30}" srcOrd="0" destOrd="0" presId="urn:microsoft.com/office/officeart/2005/8/layout/target1"/>
    <dgm:cxn modelId="{36220520-B679-47D9-8BF2-67C8589EC701}" type="presOf" srcId="{73F9BED9-1825-46DF-8429-9208D3FFAAB2}" destId="{8E5CBDF5-08D2-4CA9-B6D8-A3C1E4E6F4F8}" srcOrd="0" destOrd="0" presId="urn:microsoft.com/office/officeart/2005/8/layout/target1"/>
    <dgm:cxn modelId="{D3520121-24BE-4DDE-8058-455D0455E749}" srcId="{E3AFA89F-F7B1-4B4B-B084-C50D2BCBC3FA}" destId="{58FC43AF-33A4-452C-883C-0035F3B07442}" srcOrd="2" destOrd="0" parTransId="{D8FBFC8E-CE67-437D-AA63-D981295C7892}" sibTransId="{EA9DA347-AB56-4B0D-B539-94A9BC7C9AD2}"/>
    <dgm:cxn modelId="{8BF09928-18FD-489F-87AB-6B58D2DF71B5}" type="presOf" srcId="{E3AFA89F-F7B1-4B4B-B084-C50D2BCBC3FA}" destId="{2474D4A4-75B0-44DE-B048-F6F622DDB134}" srcOrd="0" destOrd="0" presId="urn:microsoft.com/office/officeart/2005/8/layout/target1"/>
    <dgm:cxn modelId="{33023E5F-884A-48F8-ADD4-8AF6AADB8A49}" srcId="{E3AFA89F-F7B1-4B4B-B084-C50D2BCBC3FA}" destId="{73F9BED9-1825-46DF-8429-9208D3FFAAB2}" srcOrd="3" destOrd="0" parTransId="{7BA801E2-9BC2-4C8B-A9DE-48ED18C9B6F9}" sibTransId="{1B4E673F-931E-46E2-8C1C-50A7AC155001}"/>
    <dgm:cxn modelId="{2E685D62-3243-4141-B7F2-2700F51DB68A}" type="presOf" srcId="{6E1D81F2-3FF5-4CAC-9764-04168185ED1B}" destId="{78C60C54-5845-47E4-8E79-F155A4FAA33F}" srcOrd="0" destOrd="0" presId="urn:microsoft.com/office/officeart/2005/8/layout/target1"/>
    <dgm:cxn modelId="{B303F44A-822A-4B01-BF9B-300D5EDE98AA}" type="presOf" srcId="{3C384285-6EAE-483D-8E44-D882A1868F84}" destId="{5814A507-2960-4B50-96CA-A718A2FF8160}" srcOrd="0" destOrd="0" presId="urn:microsoft.com/office/officeart/2005/8/layout/target1"/>
    <dgm:cxn modelId="{7C85A99F-0386-41E9-B83B-70CF5C4F0038}" srcId="{E3AFA89F-F7B1-4B4B-B084-C50D2BCBC3FA}" destId="{6E1D81F2-3FF5-4CAC-9764-04168185ED1B}" srcOrd="4" destOrd="0" parTransId="{97D25434-4CF6-4434-865C-F86B06F45AC6}" sibTransId="{A3FC240D-2F4F-4A5C-8F6A-46671ECD4723}"/>
    <dgm:cxn modelId="{0CEFD6BE-0BEC-473F-96C2-F7FCAD626068}" srcId="{E3AFA89F-F7B1-4B4B-B084-C50D2BCBC3FA}" destId="{BA348348-0CAB-4B4E-BAE7-6C470A39EAD2}" srcOrd="1" destOrd="0" parTransId="{79356E8E-8B40-417C-A9A4-72C6C4C74677}" sibTransId="{6990D43D-F3A4-48BC-8197-38CDACEFDA4F}"/>
    <dgm:cxn modelId="{1B6D99C9-A8D0-4186-9003-EAF4942B552B}" srcId="{E3AFA89F-F7B1-4B4B-B084-C50D2BCBC3FA}" destId="{3C384285-6EAE-483D-8E44-D882A1868F84}" srcOrd="0" destOrd="0" parTransId="{A5FC511D-CED3-4262-BEB3-35E30CE587BA}" sibTransId="{C76389B6-E5FA-4AD3-B31B-E87BAA7416BF}"/>
    <dgm:cxn modelId="{7C47BEE2-CF05-4BB7-AAA3-159C45813969}" type="presOf" srcId="{BA348348-0CAB-4B4E-BAE7-6C470A39EAD2}" destId="{1F1A3CA4-A51D-4081-B8FC-458CBC047212}" srcOrd="0" destOrd="0" presId="urn:microsoft.com/office/officeart/2005/8/layout/target1"/>
    <dgm:cxn modelId="{E7600BD7-5950-4DA1-A146-3B25A6F1840D}" type="presParOf" srcId="{2474D4A4-75B0-44DE-B048-F6F622DDB134}" destId="{3E21F1C6-4507-4C10-AED7-6F1A95C2F712}" srcOrd="0" destOrd="0" presId="urn:microsoft.com/office/officeart/2005/8/layout/target1"/>
    <dgm:cxn modelId="{0E6377A6-A4E7-4701-825D-3B84529DEC3D}" type="presParOf" srcId="{2474D4A4-75B0-44DE-B048-F6F622DDB134}" destId="{5814A507-2960-4B50-96CA-A718A2FF8160}" srcOrd="1" destOrd="0" presId="urn:microsoft.com/office/officeart/2005/8/layout/target1"/>
    <dgm:cxn modelId="{E1F9CF19-5534-4ACA-A2FC-72623918C478}" type="presParOf" srcId="{2474D4A4-75B0-44DE-B048-F6F622DDB134}" destId="{8C4AA1EF-BB4B-4F5D-A56E-981166F99221}" srcOrd="2" destOrd="0" presId="urn:microsoft.com/office/officeart/2005/8/layout/target1"/>
    <dgm:cxn modelId="{126DD1B0-89B3-4291-8772-F6D6272F124E}" type="presParOf" srcId="{2474D4A4-75B0-44DE-B048-F6F622DDB134}" destId="{46B37963-77B2-49B5-AE7F-F6125A9D90C0}" srcOrd="3" destOrd="0" presId="urn:microsoft.com/office/officeart/2005/8/layout/target1"/>
    <dgm:cxn modelId="{3469E2E4-396A-4FCB-9E23-EB94CA282076}" type="presParOf" srcId="{2474D4A4-75B0-44DE-B048-F6F622DDB134}" destId="{7D2EF3BC-9BD0-4388-BAC5-AF1DF7C1A0AC}" srcOrd="4" destOrd="0" presId="urn:microsoft.com/office/officeart/2005/8/layout/target1"/>
    <dgm:cxn modelId="{6C986F00-3858-40A6-9061-40ABC206A189}" type="presParOf" srcId="{2474D4A4-75B0-44DE-B048-F6F622DDB134}" destId="{1F1A3CA4-A51D-4081-B8FC-458CBC047212}" srcOrd="5" destOrd="0" presId="urn:microsoft.com/office/officeart/2005/8/layout/target1"/>
    <dgm:cxn modelId="{15898898-69A7-4698-AAAB-2DC2329F6840}" type="presParOf" srcId="{2474D4A4-75B0-44DE-B048-F6F622DDB134}" destId="{DBFEA39D-6CB3-46B3-ABB4-F358B7868545}" srcOrd="6" destOrd="0" presId="urn:microsoft.com/office/officeart/2005/8/layout/target1"/>
    <dgm:cxn modelId="{58F0ED6A-A875-4A84-A40B-5858AB93F1DF}" type="presParOf" srcId="{2474D4A4-75B0-44DE-B048-F6F622DDB134}" destId="{852993C2-78C8-4114-BA78-8C641243F587}" srcOrd="7" destOrd="0" presId="urn:microsoft.com/office/officeart/2005/8/layout/target1"/>
    <dgm:cxn modelId="{D18A3216-9D80-4207-A683-2091D34597D7}" type="presParOf" srcId="{2474D4A4-75B0-44DE-B048-F6F622DDB134}" destId="{6B218F71-A51F-4311-AED0-23DA7D2D67CB}" srcOrd="8" destOrd="0" presId="urn:microsoft.com/office/officeart/2005/8/layout/target1"/>
    <dgm:cxn modelId="{E8AB9A13-5AB6-467D-A7AC-8AEBE620E53B}" type="presParOf" srcId="{2474D4A4-75B0-44DE-B048-F6F622DDB134}" destId="{0C8106E6-7648-4FDC-A05E-5FB6D13DCB30}" srcOrd="9" destOrd="0" presId="urn:microsoft.com/office/officeart/2005/8/layout/target1"/>
    <dgm:cxn modelId="{BBB78547-128A-4082-B8F1-4DA0314D1809}" type="presParOf" srcId="{2474D4A4-75B0-44DE-B048-F6F622DDB134}" destId="{ACB5EF03-0DB6-4096-AD4F-5E3CB0D8AC92}" srcOrd="10" destOrd="0" presId="urn:microsoft.com/office/officeart/2005/8/layout/target1"/>
    <dgm:cxn modelId="{E8AEEAA8-F612-4C69-B3EB-3C06EF958CD8}" type="presParOf" srcId="{2474D4A4-75B0-44DE-B048-F6F622DDB134}" destId="{7484333B-C6AE-47C0-8CFB-0C3FD0D228EF}" srcOrd="11" destOrd="0" presId="urn:microsoft.com/office/officeart/2005/8/layout/target1"/>
    <dgm:cxn modelId="{99A80AAC-1613-4C86-8E0A-7217C3E02757}" type="presParOf" srcId="{2474D4A4-75B0-44DE-B048-F6F622DDB134}" destId="{59B8673C-6076-4625-BB3A-ECD7A9E256A5}" srcOrd="12" destOrd="0" presId="urn:microsoft.com/office/officeart/2005/8/layout/target1"/>
    <dgm:cxn modelId="{702D464A-95F1-4AE6-B2A2-4A6BCE83202E}" type="presParOf" srcId="{2474D4A4-75B0-44DE-B048-F6F622DDB134}" destId="{8E5CBDF5-08D2-4CA9-B6D8-A3C1E4E6F4F8}" srcOrd="13" destOrd="0" presId="urn:microsoft.com/office/officeart/2005/8/layout/target1"/>
    <dgm:cxn modelId="{0061D869-60D2-4054-BA45-76E50B5204D1}" type="presParOf" srcId="{2474D4A4-75B0-44DE-B048-F6F622DDB134}" destId="{4CA3F94F-13CB-4475-B0FF-331D4C7A0866}" srcOrd="14" destOrd="0" presId="urn:microsoft.com/office/officeart/2005/8/layout/target1"/>
    <dgm:cxn modelId="{6311ADCD-31DB-4760-A1F7-6B07142FF024}" type="presParOf" srcId="{2474D4A4-75B0-44DE-B048-F6F622DDB134}" destId="{8AB979F0-A155-43C3-9868-152150EE52CD}" srcOrd="15" destOrd="0" presId="urn:microsoft.com/office/officeart/2005/8/layout/target1"/>
    <dgm:cxn modelId="{F37DDE39-6FB1-4B66-89A2-BAD4EA4D05D4}" type="presParOf" srcId="{2474D4A4-75B0-44DE-B048-F6F622DDB134}" destId="{0BE38B65-E4CF-4B46-B009-16D436F56337}" srcOrd="16" destOrd="0" presId="urn:microsoft.com/office/officeart/2005/8/layout/target1"/>
    <dgm:cxn modelId="{48BFC18B-279C-4027-A7FB-84382A78A733}" type="presParOf" srcId="{2474D4A4-75B0-44DE-B048-F6F622DDB134}" destId="{78C60C54-5845-47E4-8E79-F155A4FAA33F}" srcOrd="17" destOrd="0" presId="urn:microsoft.com/office/officeart/2005/8/layout/target1"/>
    <dgm:cxn modelId="{05112733-A66D-4495-885F-0FC809F8D43A}" type="presParOf" srcId="{2474D4A4-75B0-44DE-B048-F6F622DDB134}" destId="{2FFC4008-3F33-4B66-8EFE-78EA3B5B9BC0}" srcOrd="18" destOrd="0" presId="urn:microsoft.com/office/officeart/2005/8/layout/target1"/>
    <dgm:cxn modelId="{8AD6AAFD-5FD6-4350-8E9D-148BB726506A}" type="presParOf" srcId="{2474D4A4-75B0-44DE-B048-F6F622DDB134}" destId="{CDC30588-4264-4682-BBB4-7637FD12E635}" srcOrd="19" destOrd="0" presId="urn:microsoft.com/office/officeart/2005/8/layout/target1"/>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20AE8151-0E16-45FE-85C4-85E3EA27B0DE}" type="doc">
      <dgm:prSet loTypeId="urn:microsoft.com/office/officeart/2011/layout/HexagonRadial" loCatId="cycle" qsTypeId="urn:microsoft.com/office/officeart/2005/8/quickstyle/simple1" qsCatId="simple" csTypeId="urn:microsoft.com/office/officeart/2005/8/colors/accent1_2" csCatId="accent1" phldr="1"/>
      <dgm:spPr/>
      <dgm:t>
        <a:bodyPr/>
        <a:lstStyle/>
        <a:p>
          <a:endParaRPr lang="en-ZA"/>
        </a:p>
      </dgm:t>
    </dgm:pt>
    <dgm:pt modelId="{725EA881-7548-4897-AA5E-118162764B11}">
      <dgm:prSet phldrT="[Text]"/>
      <dgm:spPr/>
      <dgm:t>
        <a:bodyPr/>
        <a:lstStyle/>
        <a:p>
          <a:r>
            <a:rPr lang="en-ZA"/>
            <a:t>Policy Advancement</a:t>
          </a:r>
        </a:p>
      </dgm:t>
    </dgm:pt>
    <dgm:pt modelId="{A35E01DE-B488-4BF3-AB7B-46CECB2CC243}" type="parTrans" cxnId="{520D7EC8-24B4-44EB-A38A-6548956E2C5C}">
      <dgm:prSet/>
      <dgm:spPr/>
      <dgm:t>
        <a:bodyPr/>
        <a:lstStyle/>
        <a:p>
          <a:endParaRPr lang="en-ZA"/>
        </a:p>
      </dgm:t>
    </dgm:pt>
    <dgm:pt modelId="{26CB3309-A608-4D5D-904F-251437D2AA02}" type="sibTrans" cxnId="{520D7EC8-24B4-44EB-A38A-6548956E2C5C}">
      <dgm:prSet/>
      <dgm:spPr/>
      <dgm:t>
        <a:bodyPr/>
        <a:lstStyle/>
        <a:p>
          <a:endParaRPr lang="en-ZA"/>
        </a:p>
      </dgm:t>
    </dgm:pt>
    <dgm:pt modelId="{FE058AEF-5832-489A-937C-69D7371C6491}">
      <dgm:prSet phldrT="[Text]"/>
      <dgm:spPr/>
      <dgm:t>
        <a:bodyPr/>
        <a:lstStyle/>
        <a:p>
          <a:r>
            <a:rPr lang="en-ZA"/>
            <a:t>Generation of evidenced based climate and Health information</a:t>
          </a:r>
        </a:p>
      </dgm:t>
    </dgm:pt>
    <dgm:pt modelId="{8403A4D8-0D7F-4878-9019-B3AFDC66C6B1}" type="parTrans" cxnId="{BABCF897-9658-435C-9132-AEEAC077C350}">
      <dgm:prSet/>
      <dgm:spPr/>
      <dgm:t>
        <a:bodyPr/>
        <a:lstStyle/>
        <a:p>
          <a:endParaRPr lang="en-ZA"/>
        </a:p>
      </dgm:t>
    </dgm:pt>
    <dgm:pt modelId="{BA46C44F-5874-4401-9563-644B8B938A78}" type="sibTrans" cxnId="{BABCF897-9658-435C-9132-AEEAC077C350}">
      <dgm:prSet/>
      <dgm:spPr/>
      <dgm:t>
        <a:bodyPr/>
        <a:lstStyle/>
        <a:p>
          <a:endParaRPr lang="en-ZA"/>
        </a:p>
      </dgm:t>
    </dgm:pt>
    <dgm:pt modelId="{660018AC-3C37-457A-BC33-5E339A3F4360}">
      <dgm:prSet phldrT="[Text]"/>
      <dgm:spPr/>
      <dgm:t>
        <a:bodyPr/>
        <a:lstStyle/>
        <a:p>
          <a:r>
            <a:rPr lang="en-ZA"/>
            <a:t>Policy education and awareness</a:t>
          </a:r>
        </a:p>
      </dgm:t>
    </dgm:pt>
    <dgm:pt modelId="{46EE1A4F-40F2-48CE-9387-55488222E58C}" type="parTrans" cxnId="{A381E00C-6201-4ABE-88D3-E1BE6DBC060D}">
      <dgm:prSet/>
      <dgm:spPr/>
      <dgm:t>
        <a:bodyPr/>
        <a:lstStyle/>
        <a:p>
          <a:endParaRPr lang="en-ZA"/>
        </a:p>
      </dgm:t>
    </dgm:pt>
    <dgm:pt modelId="{C1F2C4A5-C62B-4DAC-9632-E963B5451B79}" type="sibTrans" cxnId="{A381E00C-6201-4ABE-88D3-E1BE6DBC060D}">
      <dgm:prSet/>
      <dgm:spPr/>
      <dgm:t>
        <a:bodyPr/>
        <a:lstStyle/>
        <a:p>
          <a:endParaRPr lang="en-ZA"/>
        </a:p>
      </dgm:t>
    </dgm:pt>
    <dgm:pt modelId="{742AF72A-9096-44C3-A082-5E734E324E83}">
      <dgm:prSet phldrT="[Text]"/>
      <dgm:spPr/>
      <dgm:t>
        <a:bodyPr/>
        <a:lstStyle/>
        <a:p>
          <a:r>
            <a:rPr lang="en-ZA"/>
            <a:t>Evaluation</a:t>
          </a:r>
        </a:p>
      </dgm:t>
    </dgm:pt>
    <dgm:pt modelId="{CBAE2C55-9155-4525-B675-C3698FA716CC}" type="parTrans" cxnId="{41D44C8C-136E-4841-AC26-47F114DB707D}">
      <dgm:prSet/>
      <dgm:spPr/>
      <dgm:t>
        <a:bodyPr/>
        <a:lstStyle/>
        <a:p>
          <a:endParaRPr lang="en-ZA"/>
        </a:p>
      </dgm:t>
    </dgm:pt>
    <dgm:pt modelId="{463A2990-9AF5-4B39-99F5-6729B1E331E2}" type="sibTrans" cxnId="{41D44C8C-136E-4841-AC26-47F114DB707D}">
      <dgm:prSet/>
      <dgm:spPr/>
      <dgm:t>
        <a:bodyPr/>
        <a:lstStyle/>
        <a:p>
          <a:endParaRPr lang="en-ZA"/>
        </a:p>
      </dgm:t>
    </dgm:pt>
    <dgm:pt modelId="{867F9234-9336-47F3-8AC5-7950B8AE9516}">
      <dgm:prSet phldrT="[Text]"/>
      <dgm:spPr/>
      <dgm:t>
        <a:bodyPr/>
        <a:lstStyle/>
        <a:p>
          <a:r>
            <a:rPr lang="en-ZA"/>
            <a:t>Policy Refinement</a:t>
          </a:r>
        </a:p>
      </dgm:t>
    </dgm:pt>
    <dgm:pt modelId="{3A50348B-ABE7-4065-A45C-84A3476EF203}" type="parTrans" cxnId="{9CAEC3A1-CD54-4022-B4D7-0E9AF51B1E1B}">
      <dgm:prSet/>
      <dgm:spPr/>
      <dgm:t>
        <a:bodyPr/>
        <a:lstStyle/>
        <a:p>
          <a:endParaRPr lang="en-ZA"/>
        </a:p>
      </dgm:t>
    </dgm:pt>
    <dgm:pt modelId="{93E360E9-EC48-461D-8BDB-188AA41F9EC8}" type="sibTrans" cxnId="{9CAEC3A1-CD54-4022-B4D7-0E9AF51B1E1B}">
      <dgm:prSet/>
      <dgm:spPr/>
      <dgm:t>
        <a:bodyPr/>
        <a:lstStyle/>
        <a:p>
          <a:endParaRPr lang="en-ZA"/>
        </a:p>
      </dgm:t>
    </dgm:pt>
    <dgm:pt modelId="{4C3897F1-16AE-4427-8574-E32AA942CEAC}">
      <dgm:prSet phldrT="[Text]"/>
      <dgm:spPr/>
      <dgm:t>
        <a:bodyPr/>
        <a:lstStyle/>
        <a:p>
          <a:r>
            <a:rPr lang="en-ZA"/>
            <a:t>Policy Implementation</a:t>
          </a:r>
        </a:p>
      </dgm:t>
    </dgm:pt>
    <dgm:pt modelId="{3682809E-FE28-4A05-A8A3-89E2526DA772}" type="parTrans" cxnId="{AE04D672-FB39-44C6-9181-65257F65BEB9}">
      <dgm:prSet/>
      <dgm:spPr/>
      <dgm:t>
        <a:bodyPr/>
        <a:lstStyle/>
        <a:p>
          <a:endParaRPr lang="en-ZA"/>
        </a:p>
      </dgm:t>
    </dgm:pt>
    <dgm:pt modelId="{528DBBB8-BACC-4449-B152-AD2B532A8BCE}" type="sibTrans" cxnId="{AE04D672-FB39-44C6-9181-65257F65BEB9}">
      <dgm:prSet/>
      <dgm:spPr/>
      <dgm:t>
        <a:bodyPr/>
        <a:lstStyle/>
        <a:p>
          <a:endParaRPr lang="en-ZA"/>
        </a:p>
      </dgm:t>
    </dgm:pt>
    <dgm:pt modelId="{A77763FC-2A01-4452-B458-084F5F105BB5}">
      <dgm:prSet phldrT="[Text]"/>
      <dgm:spPr/>
      <dgm:t>
        <a:bodyPr/>
        <a:lstStyle/>
        <a:p>
          <a:r>
            <a:rPr lang="en-ZA"/>
            <a:t>Translation of policy to science</a:t>
          </a:r>
        </a:p>
      </dgm:t>
    </dgm:pt>
    <dgm:pt modelId="{7C337B91-5D5A-4A20-BA86-32C38C7F2250}" type="parTrans" cxnId="{126FA242-F372-4760-9345-F6F2B8D1D8A4}">
      <dgm:prSet/>
      <dgm:spPr/>
      <dgm:t>
        <a:bodyPr/>
        <a:lstStyle/>
        <a:p>
          <a:endParaRPr lang="en-ZA"/>
        </a:p>
      </dgm:t>
    </dgm:pt>
    <dgm:pt modelId="{AA5E9DFF-37DE-4E99-800D-8EE5136808F8}" type="sibTrans" cxnId="{126FA242-F372-4760-9345-F6F2B8D1D8A4}">
      <dgm:prSet/>
      <dgm:spPr/>
      <dgm:t>
        <a:bodyPr/>
        <a:lstStyle/>
        <a:p>
          <a:endParaRPr lang="en-ZA"/>
        </a:p>
      </dgm:t>
    </dgm:pt>
    <dgm:pt modelId="{EDBFC730-6A41-4288-B042-C020079AD65D}" type="pres">
      <dgm:prSet presAssocID="{20AE8151-0E16-45FE-85C4-85E3EA27B0DE}" presName="Name0" presStyleCnt="0">
        <dgm:presLayoutVars>
          <dgm:chMax val="1"/>
          <dgm:chPref val="1"/>
          <dgm:dir/>
          <dgm:animOne val="branch"/>
          <dgm:animLvl val="lvl"/>
        </dgm:presLayoutVars>
      </dgm:prSet>
      <dgm:spPr/>
    </dgm:pt>
    <dgm:pt modelId="{0037514E-475F-4DFB-8C9C-B04ACACC96EF}" type="pres">
      <dgm:prSet presAssocID="{725EA881-7548-4897-AA5E-118162764B11}" presName="Parent" presStyleLbl="node0" presStyleIdx="0" presStyleCnt="1">
        <dgm:presLayoutVars>
          <dgm:chMax val="6"/>
          <dgm:chPref val="6"/>
        </dgm:presLayoutVars>
      </dgm:prSet>
      <dgm:spPr/>
    </dgm:pt>
    <dgm:pt modelId="{DEC6D1E6-1582-4D1E-8BC9-1F2F4D245528}" type="pres">
      <dgm:prSet presAssocID="{FE058AEF-5832-489A-937C-69D7371C6491}" presName="Accent1" presStyleCnt="0"/>
      <dgm:spPr/>
    </dgm:pt>
    <dgm:pt modelId="{0F34F0E1-DFE6-4B17-A68B-7F99041FF02B}" type="pres">
      <dgm:prSet presAssocID="{FE058AEF-5832-489A-937C-69D7371C6491}" presName="Accent" presStyleLbl="bgShp" presStyleIdx="0" presStyleCnt="6"/>
      <dgm:spPr/>
    </dgm:pt>
    <dgm:pt modelId="{81077C95-BEC7-4336-8A3C-20EEA758F0E3}" type="pres">
      <dgm:prSet presAssocID="{FE058AEF-5832-489A-937C-69D7371C6491}" presName="Child1" presStyleLbl="node1" presStyleIdx="0" presStyleCnt="6">
        <dgm:presLayoutVars>
          <dgm:chMax val="0"/>
          <dgm:chPref val="0"/>
          <dgm:bulletEnabled val="1"/>
        </dgm:presLayoutVars>
      </dgm:prSet>
      <dgm:spPr/>
    </dgm:pt>
    <dgm:pt modelId="{BF419AE5-1374-4CA5-AA19-22DB5B28F563}" type="pres">
      <dgm:prSet presAssocID="{660018AC-3C37-457A-BC33-5E339A3F4360}" presName="Accent2" presStyleCnt="0"/>
      <dgm:spPr/>
    </dgm:pt>
    <dgm:pt modelId="{9B7F60BC-52CB-49F3-B110-7478CFF63F32}" type="pres">
      <dgm:prSet presAssocID="{660018AC-3C37-457A-BC33-5E339A3F4360}" presName="Accent" presStyleLbl="bgShp" presStyleIdx="1" presStyleCnt="6"/>
      <dgm:spPr/>
    </dgm:pt>
    <dgm:pt modelId="{22FD43CF-5C51-4D5C-8A3B-131873ED0F69}" type="pres">
      <dgm:prSet presAssocID="{660018AC-3C37-457A-BC33-5E339A3F4360}" presName="Child2" presStyleLbl="node1" presStyleIdx="1" presStyleCnt="6">
        <dgm:presLayoutVars>
          <dgm:chMax val="0"/>
          <dgm:chPref val="0"/>
          <dgm:bulletEnabled val="1"/>
        </dgm:presLayoutVars>
      </dgm:prSet>
      <dgm:spPr/>
    </dgm:pt>
    <dgm:pt modelId="{008FE766-9CEE-467B-92CD-F62833E1D738}" type="pres">
      <dgm:prSet presAssocID="{742AF72A-9096-44C3-A082-5E734E324E83}" presName="Accent3" presStyleCnt="0"/>
      <dgm:spPr/>
    </dgm:pt>
    <dgm:pt modelId="{C37414F9-3324-474A-90A1-B930F597E9D3}" type="pres">
      <dgm:prSet presAssocID="{742AF72A-9096-44C3-A082-5E734E324E83}" presName="Accent" presStyleLbl="bgShp" presStyleIdx="2" presStyleCnt="6"/>
      <dgm:spPr/>
    </dgm:pt>
    <dgm:pt modelId="{EFB591DC-DBC9-432D-8823-9A00A7E4E982}" type="pres">
      <dgm:prSet presAssocID="{742AF72A-9096-44C3-A082-5E734E324E83}" presName="Child3" presStyleLbl="node1" presStyleIdx="2" presStyleCnt="6">
        <dgm:presLayoutVars>
          <dgm:chMax val="0"/>
          <dgm:chPref val="0"/>
          <dgm:bulletEnabled val="1"/>
        </dgm:presLayoutVars>
      </dgm:prSet>
      <dgm:spPr/>
    </dgm:pt>
    <dgm:pt modelId="{19554D97-6EC8-41CA-AB7A-259979B27B94}" type="pres">
      <dgm:prSet presAssocID="{867F9234-9336-47F3-8AC5-7950B8AE9516}" presName="Accent4" presStyleCnt="0"/>
      <dgm:spPr/>
    </dgm:pt>
    <dgm:pt modelId="{9ED3507B-5FDF-46FD-AB8A-030433845703}" type="pres">
      <dgm:prSet presAssocID="{867F9234-9336-47F3-8AC5-7950B8AE9516}" presName="Accent" presStyleLbl="bgShp" presStyleIdx="3" presStyleCnt="6"/>
      <dgm:spPr/>
    </dgm:pt>
    <dgm:pt modelId="{D9858A33-5A46-4D86-A63E-57723133AD06}" type="pres">
      <dgm:prSet presAssocID="{867F9234-9336-47F3-8AC5-7950B8AE9516}" presName="Child4" presStyleLbl="node1" presStyleIdx="3" presStyleCnt="6">
        <dgm:presLayoutVars>
          <dgm:chMax val="0"/>
          <dgm:chPref val="0"/>
          <dgm:bulletEnabled val="1"/>
        </dgm:presLayoutVars>
      </dgm:prSet>
      <dgm:spPr/>
    </dgm:pt>
    <dgm:pt modelId="{2621AE2D-8540-41CC-97BF-8E5ACAA88CDA}" type="pres">
      <dgm:prSet presAssocID="{4C3897F1-16AE-4427-8574-E32AA942CEAC}" presName="Accent5" presStyleCnt="0"/>
      <dgm:spPr/>
    </dgm:pt>
    <dgm:pt modelId="{110B4E0E-8074-4AC1-9B0B-9EBE1A91A42A}" type="pres">
      <dgm:prSet presAssocID="{4C3897F1-16AE-4427-8574-E32AA942CEAC}" presName="Accent" presStyleLbl="bgShp" presStyleIdx="4" presStyleCnt="6"/>
      <dgm:spPr/>
    </dgm:pt>
    <dgm:pt modelId="{469BBE6B-9D85-4274-B4DC-FE84F634E8A8}" type="pres">
      <dgm:prSet presAssocID="{4C3897F1-16AE-4427-8574-E32AA942CEAC}" presName="Child5" presStyleLbl="node1" presStyleIdx="4" presStyleCnt="6">
        <dgm:presLayoutVars>
          <dgm:chMax val="0"/>
          <dgm:chPref val="0"/>
          <dgm:bulletEnabled val="1"/>
        </dgm:presLayoutVars>
      </dgm:prSet>
      <dgm:spPr/>
    </dgm:pt>
    <dgm:pt modelId="{012CCFD5-E73B-4922-82B3-3A32958A4730}" type="pres">
      <dgm:prSet presAssocID="{A77763FC-2A01-4452-B458-084F5F105BB5}" presName="Accent6" presStyleCnt="0"/>
      <dgm:spPr/>
    </dgm:pt>
    <dgm:pt modelId="{3A136B14-EE12-4CEF-94FD-E41490F9B64F}" type="pres">
      <dgm:prSet presAssocID="{A77763FC-2A01-4452-B458-084F5F105BB5}" presName="Accent" presStyleLbl="bgShp" presStyleIdx="5" presStyleCnt="6"/>
      <dgm:spPr/>
    </dgm:pt>
    <dgm:pt modelId="{E96B3076-2B0A-46B5-8266-EBA241D719B6}" type="pres">
      <dgm:prSet presAssocID="{A77763FC-2A01-4452-B458-084F5F105BB5}" presName="Child6" presStyleLbl="node1" presStyleIdx="5" presStyleCnt="6">
        <dgm:presLayoutVars>
          <dgm:chMax val="0"/>
          <dgm:chPref val="0"/>
          <dgm:bulletEnabled val="1"/>
        </dgm:presLayoutVars>
      </dgm:prSet>
      <dgm:spPr/>
    </dgm:pt>
  </dgm:ptLst>
  <dgm:cxnLst>
    <dgm:cxn modelId="{A381E00C-6201-4ABE-88D3-E1BE6DBC060D}" srcId="{725EA881-7548-4897-AA5E-118162764B11}" destId="{660018AC-3C37-457A-BC33-5E339A3F4360}" srcOrd="1" destOrd="0" parTransId="{46EE1A4F-40F2-48CE-9387-55488222E58C}" sibTransId="{C1F2C4A5-C62B-4DAC-9632-E963B5451B79}"/>
    <dgm:cxn modelId="{AE125923-E3A2-4457-9F7E-5F1874D8C5B4}" type="presOf" srcId="{742AF72A-9096-44C3-A082-5E734E324E83}" destId="{EFB591DC-DBC9-432D-8823-9A00A7E4E982}" srcOrd="0" destOrd="0" presId="urn:microsoft.com/office/officeart/2011/layout/HexagonRadial"/>
    <dgm:cxn modelId="{6FE4B55C-8AFD-42B3-97F8-7F0ACF779243}" type="presOf" srcId="{FE058AEF-5832-489A-937C-69D7371C6491}" destId="{81077C95-BEC7-4336-8A3C-20EEA758F0E3}" srcOrd="0" destOrd="0" presId="urn:microsoft.com/office/officeart/2011/layout/HexagonRadial"/>
    <dgm:cxn modelId="{126FA242-F372-4760-9345-F6F2B8D1D8A4}" srcId="{725EA881-7548-4897-AA5E-118162764B11}" destId="{A77763FC-2A01-4452-B458-084F5F105BB5}" srcOrd="5" destOrd="0" parTransId="{7C337B91-5D5A-4A20-BA86-32C38C7F2250}" sibTransId="{AA5E9DFF-37DE-4E99-800D-8EE5136808F8}"/>
    <dgm:cxn modelId="{7CE4EB69-F94D-4DB2-B3B3-5733F4B22EB8}" type="presOf" srcId="{725EA881-7548-4897-AA5E-118162764B11}" destId="{0037514E-475F-4DFB-8C9C-B04ACACC96EF}" srcOrd="0" destOrd="0" presId="urn:microsoft.com/office/officeart/2011/layout/HexagonRadial"/>
    <dgm:cxn modelId="{AE04D672-FB39-44C6-9181-65257F65BEB9}" srcId="{725EA881-7548-4897-AA5E-118162764B11}" destId="{4C3897F1-16AE-4427-8574-E32AA942CEAC}" srcOrd="4" destOrd="0" parTransId="{3682809E-FE28-4A05-A8A3-89E2526DA772}" sibTransId="{528DBBB8-BACC-4449-B152-AD2B532A8BCE}"/>
    <dgm:cxn modelId="{05608977-E9A3-49BD-A07B-698154892CC7}" type="presOf" srcId="{867F9234-9336-47F3-8AC5-7950B8AE9516}" destId="{D9858A33-5A46-4D86-A63E-57723133AD06}" srcOrd="0" destOrd="0" presId="urn:microsoft.com/office/officeart/2011/layout/HexagonRadial"/>
    <dgm:cxn modelId="{3CE5C97F-2957-4398-B2AD-E370668E7E9F}" type="presOf" srcId="{A77763FC-2A01-4452-B458-084F5F105BB5}" destId="{E96B3076-2B0A-46B5-8266-EBA241D719B6}" srcOrd="0" destOrd="0" presId="urn:microsoft.com/office/officeart/2011/layout/HexagonRadial"/>
    <dgm:cxn modelId="{41D44C8C-136E-4841-AC26-47F114DB707D}" srcId="{725EA881-7548-4897-AA5E-118162764B11}" destId="{742AF72A-9096-44C3-A082-5E734E324E83}" srcOrd="2" destOrd="0" parTransId="{CBAE2C55-9155-4525-B675-C3698FA716CC}" sibTransId="{463A2990-9AF5-4B39-99F5-6729B1E331E2}"/>
    <dgm:cxn modelId="{BABCF897-9658-435C-9132-AEEAC077C350}" srcId="{725EA881-7548-4897-AA5E-118162764B11}" destId="{FE058AEF-5832-489A-937C-69D7371C6491}" srcOrd="0" destOrd="0" parTransId="{8403A4D8-0D7F-4878-9019-B3AFDC66C6B1}" sibTransId="{BA46C44F-5874-4401-9563-644B8B938A78}"/>
    <dgm:cxn modelId="{9CAEC3A1-CD54-4022-B4D7-0E9AF51B1E1B}" srcId="{725EA881-7548-4897-AA5E-118162764B11}" destId="{867F9234-9336-47F3-8AC5-7950B8AE9516}" srcOrd="3" destOrd="0" parTransId="{3A50348B-ABE7-4065-A45C-84A3476EF203}" sibTransId="{93E360E9-EC48-461D-8BDB-188AA41F9EC8}"/>
    <dgm:cxn modelId="{72216FA8-A494-4793-969D-29A720C128E1}" type="presOf" srcId="{4C3897F1-16AE-4427-8574-E32AA942CEAC}" destId="{469BBE6B-9D85-4274-B4DC-FE84F634E8A8}" srcOrd="0" destOrd="0" presId="urn:microsoft.com/office/officeart/2011/layout/HexagonRadial"/>
    <dgm:cxn modelId="{3DBE0EBB-1CC7-4FB2-AD68-33845DFD174A}" type="presOf" srcId="{20AE8151-0E16-45FE-85C4-85E3EA27B0DE}" destId="{EDBFC730-6A41-4288-B042-C020079AD65D}" srcOrd="0" destOrd="0" presId="urn:microsoft.com/office/officeart/2011/layout/HexagonRadial"/>
    <dgm:cxn modelId="{520D7EC8-24B4-44EB-A38A-6548956E2C5C}" srcId="{20AE8151-0E16-45FE-85C4-85E3EA27B0DE}" destId="{725EA881-7548-4897-AA5E-118162764B11}" srcOrd="0" destOrd="0" parTransId="{A35E01DE-B488-4BF3-AB7B-46CECB2CC243}" sibTransId="{26CB3309-A608-4D5D-904F-251437D2AA02}"/>
    <dgm:cxn modelId="{671EAFED-6B62-4A8D-8B70-F226CEA7CFCA}" type="presOf" srcId="{660018AC-3C37-457A-BC33-5E339A3F4360}" destId="{22FD43CF-5C51-4D5C-8A3B-131873ED0F69}" srcOrd="0" destOrd="0" presId="urn:microsoft.com/office/officeart/2011/layout/HexagonRadial"/>
    <dgm:cxn modelId="{528F47AF-4316-4723-85D2-B8408AB6EB25}" type="presParOf" srcId="{EDBFC730-6A41-4288-B042-C020079AD65D}" destId="{0037514E-475F-4DFB-8C9C-B04ACACC96EF}" srcOrd="0" destOrd="0" presId="urn:microsoft.com/office/officeart/2011/layout/HexagonRadial"/>
    <dgm:cxn modelId="{E1E983DE-788B-4070-8691-DB89F7B7A19C}" type="presParOf" srcId="{EDBFC730-6A41-4288-B042-C020079AD65D}" destId="{DEC6D1E6-1582-4D1E-8BC9-1F2F4D245528}" srcOrd="1" destOrd="0" presId="urn:microsoft.com/office/officeart/2011/layout/HexagonRadial"/>
    <dgm:cxn modelId="{FDE30F0D-6B35-4569-9644-674C8F781C28}" type="presParOf" srcId="{DEC6D1E6-1582-4D1E-8BC9-1F2F4D245528}" destId="{0F34F0E1-DFE6-4B17-A68B-7F99041FF02B}" srcOrd="0" destOrd="0" presId="urn:microsoft.com/office/officeart/2011/layout/HexagonRadial"/>
    <dgm:cxn modelId="{7D798980-45D8-4288-8770-18568223553B}" type="presParOf" srcId="{EDBFC730-6A41-4288-B042-C020079AD65D}" destId="{81077C95-BEC7-4336-8A3C-20EEA758F0E3}" srcOrd="2" destOrd="0" presId="urn:microsoft.com/office/officeart/2011/layout/HexagonRadial"/>
    <dgm:cxn modelId="{2934D67E-E358-4E27-8412-4E9E9206BB80}" type="presParOf" srcId="{EDBFC730-6A41-4288-B042-C020079AD65D}" destId="{BF419AE5-1374-4CA5-AA19-22DB5B28F563}" srcOrd="3" destOrd="0" presId="urn:microsoft.com/office/officeart/2011/layout/HexagonRadial"/>
    <dgm:cxn modelId="{42F67F59-3CB4-4EC2-B2A3-B5D029DA9640}" type="presParOf" srcId="{BF419AE5-1374-4CA5-AA19-22DB5B28F563}" destId="{9B7F60BC-52CB-49F3-B110-7478CFF63F32}" srcOrd="0" destOrd="0" presId="urn:microsoft.com/office/officeart/2011/layout/HexagonRadial"/>
    <dgm:cxn modelId="{005B2B9E-8B1E-41C2-9A58-E18DF38478DC}" type="presParOf" srcId="{EDBFC730-6A41-4288-B042-C020079AD65D}" destId="{22FD43CF-5C51-4D5C-8A3B-131873ED0F69}" srcOrd="4" destOrd="0" presId="urn:microsoft.com/office/officeart/2011/layout/HexagonRadial"/>
    <dgm:cxn modelId="{39B9670A-E583-4487-A03B-3FAEBDDD5F5F}" type="presParOf" srcId="{EDBFC730-6A41-4288-B042-C020079AD65D}" destId="{008FE766-9CEE-467B-92CD-F62833E1D738}" srcOrd="5" destOrd="0" presId="urn:microsoft.com/office/officeart/2011/layout/HexagonRadial"/>
    <dgm:cxn modelId="{1668D6C6-187A-41FF-9906-061D23007726}" type="presParOf" srcId="{008FE766-9CEE-467B-92CD-F62833E1D738}" destId="{C37414F9-3324-474A-90A1-B930F597E9D3}" srcOrd="0" destOrd="0" presId="urn:microsoft.com/office/officeart/2011/layout/HexagonRadial"/>
    <dgm:cxn modelId="{98F3A446-518B-416B-A9E5-1F66D22E2667}" type="presParOf" srcId="{EDBFC730-6A41-4288-B042-C020079AD65D}" destId="{EFB591DC-DBC9-432D-8823-9A00A7E4E982}" srcOrd="6" destOrd="0" presId="urn:microsoft.com/office/officeart/2011/layout/HexagonRadial"/>
    <dgm:cxn modelId="{27C83C6E-50B8-4AF0-B7B9-40F5408773D8}" type="presParOf" srcId="{EDBFC730-6A41-4288-B042-C020079AD65D}" destId="{19554D97-6EC8-41CA-AB7A-259979B27B94}" srcOrd="7" destOrd="0" presId="urn:microsoft.com/office/officeart/2011/layout/HexagonRadial"/>
    <dgm:cxn modelId="{7397B490-A26D-4580-8C59-DACBDC2CA118}" type="presParOf" srcId="{19554D97-6EC8-41CA-AB7A-259979B27B94}" destId="{9ED3507B-5FDF-46FD-AB8A-030433845703}" srcOrd="0" destOrd="0" presId="urn:microsoft.com/office/officeart/2011/layout/HexagonRadial"/>
    <dgm:cxn modelId="{4FCCD6C8-F058-49E3-B554-EFAE75242D63}" type="presParOf" srcId="{EDBFC730-6A41-4288-B042-C020079AD65D}" destId="{D9858A33-5A46-4D86-A63E-57723133AD06}" srcOrd="8" destOrd="0" presId="urn:microsoft.com/office/officeart/2011/layout/HexagonRadial"/>
    <dgm:cxn modelId="{0149B9C7-3FCF-4B1B-8778-CCA7B4AD3307}" type="presParOf" srcId="{EDBFC730-6A41-4288-B042-C020079AD65D}" destId="{2621AE2D-8540-41CC-97BF-8E5ACAA88CDA}" srcOrd="9" destOrd="0" presId="urn:microsoft.com/office/officeart/2011/layout/HexagonRadial"/>
    <dgm:cxn modelId="{30146451-3AEA-464F-99B2-2ECC4FB98CD7}" type="presParOf" srcId="{2621AE2D-8540-41CC-97BF-8E5ACAA88CDA}" destId="{110B4E0E-8074-4AC1-9B0B-9EBE1A91A42A}" srcOrd="0" destOrd="0" presId="urn:microsoft.com/office/officeart/2011/layout/HexagonRadial"/>
    <dgm:cxn modelId="{849337ED-6FE6-479C-B3B4-1B552C3F17A4}" type="presParOf" srcId="{EDBFC730-6A41-4288-B042-C020079AD65D}" destId="{469BBE6B-9D85-4274-B4DC-FE84F634E8A8}" srcOrd="10" destOrd="0" presId="urn:microsoft.com/office/officeart/2011/layout/HexagonRadial"/>
    <dgm:cxn modelId="{FAF4B143-4AD3-4306-A101-D9D2C6B94466}" type="presParOf" srcId="{EDBFC730-6A41-4288-B042-C020079AD65D}" destId="{012CCFD5-E73B-4922-82B3-3A32958A4730}" srcOrd="11" destOrd="0" presId="urn:microsoft.com/office/officeart/2011/layout/HexagonRadial"/>
    <dgm:cxn modelId="{10FB5BBA-843F-49B5-942C-C460B64BB9E8}" type="presParOf" srcId="{012CCFD5-E73B-4922-82B3-3A32958A4730}" destId="{3A136B14-EE12-4CEF-94FD-E41490F9B64F}" srcOrd="0" destOrd="0" presId="urn:microsoft.com/office/officeart/2011/layout/HexagonRadial"/>
    <dgm:cxn modelId="{C2580840-3A8D-4E35-B601-7035E130FF19}" type="presParOf" srcId="{EDBFC730-6A41-4288-B042-C020079AD65D}" destId="{E96B3076-2B0A-46B5-8266-EBA241D719B6}" srcOrd="12" destOrd="0" presId="urn:microsoft.com/office/officeart/2011/layout/HexagonRadial"/>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BE38B65-E4CF-4B46-B009-16D436F56337}">
      <dsp:nvSpPr>
        <dsp:cNvPr id="0" name=""/>
        <dsp:cNvSpPr/>
      </dsp:nvSpPr>
      <dsp:spPr>
        <a:xfrm>
          <a:off x="742950" y="698007"/>
          <a:ext cx="2400300" cy="2400300"/>
        </a:xfrm>
        <a:prstGeom prst="ellipse">
          <a:avLst/>
        </a:prstGeom>
        <a:solidFill>
          <a:schemeClr val="accent5">
            <a:hueOff val="-6758543"/>
            <a:satOff val="-17419"/>
            <a:lumOff val="-11765"/>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59B8673C-6076-4625-BB3A-ECD7A9E256A5}">
      <dsp:nvSpPr>
        <dsp:cNvPr id="0" name=""/>
        <dsp:cNvSpPr/>
      </dsp:nvSpPr>
      <dsp:spPr>
        <a:xfrm>
          <a:off x="1009583" y="964640"/>
          <a:ext cx="1867033" cy="1867033"/>
        </a:xfrm>
        <a:prstGeom prst="ellipse">
          <a:avLst/>
        </a:prstGeom>
        <a:solidFill>
          <a:schemeClr val="accent5">
            <a:hueOff val="-5068907"/>
            <a:satOff val="-13064"/>
            <a:lumOff val="-8824"/>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B218F71-A51F-4311-AED0-23DA7D2D67CB}">
      <dsp:nvSpPr>
        <dsp:cNvPr id="0" name=""/>
        <dsp:cNvSpPr/>
      </dsp:nvSpPr>
      <dsp:spPr>
        <a:xfrm>
          <a:off x="1276216" y="1231273"/>
          <a:ext cx="1333766" cy="1333766"/>
        </a:xfrm>
        <a:prstGeom prst="ellipse">
          <a:avLst/>
        </a:prstGeom>
        <a:solidFill>
          <a:schemeClr val="accent5">
            <a:hueOff val="-3379271"/>
            <a:satOff val="-8710"/>
            <a:lumOff val="-5883"/>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7D2EF3BC-9BD0-4388-BAC5-AF1DF7C1A0AC}">
      <dsp:nvSpPr>
        <dsp:cNvPr id="0" name=""/>
        <dsp:cNvSpPr/>
      </dsp:nvSpPr>
      <dsp:spPr>
        <a:xfrm>
          <a:off x="1543050" y="1498107"/>
          <a:ext cx="800100" cy="800100"/>
        </a:xfrm>
        <a:prstGeom prst="ellipse">
          <a:avLst/>
        </a:prstGeom>
        <a:solidFill>
          <a:schemeClr val="accent5">
            <a:hueOff val="-1689636"/>
            <a:satOff val="-4355"/>
            <a:lumOff val="-2941"/>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3E21F1C6-4507-4C10-AED7-6F1A95C2F712}">
      <dsp:nvSpPr>
        <dsp:cNvPr id="0" name=""/>
        <dsp:cNvSpPr/>
      </dsp:nvSpPr>
      <dsp:spPr>
        <a:xfrm>
          <a:off x="1809683" y="1764740"/>
          <a:ext cx="266833" cy="266833"/>
        </a:xfrm>
        <a:prstGeom prst="ellipse">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5814A507-2960-4B50-96CA-A718A2FF8160}">
      <dsp:nvSpPr>
        <dsp:cNvPr id="0" name=""/>
        <dsp:cNvSpPr/>
      </dsp:nvSpPr>
      <dsp:spPr>
        <a:xfrm>
          <a:off x="3543300" y="102092"/>
          <a:ext cx="1200150" cy="42373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64008" tIns="11430" rIns="11430" bIns="11430" numCol="1" spcCol="1270" anchor="ctr" anchorCtr="0">
          <a:noAutofit/>
        </a:bodyPr>
        <a:lstStyle/>
        <a:p>
          <a:pPr marL="0" lvl="0" indent="0" algn="l" defTabSz="400050">
            <a:lnSpc>
              <a:spcPct val="90000"/>
            </a:lnSpc>
            <a:spcBef>
              <a:spcPct val="0"/>
            </a:spcBef>
            <a:spcAft>
              <a:spcPct val="35000"/>
            </a:spcAft>
            <a:buNone/>
          </a:pPr>
          <a:r>
            <a:rPr lang="en-ZA" sz="900" kern="1200"/>
            <a:t>Promotion of Self Care</a:t>
          </a:r>
        </a:p>
      </dsp:txBody>
      <dsp:txXfrm>
        <a:off x="3543300" y="102092"/>
        <a:ext cx="1200150" cy="423732"/>
      </dsp:txXfrm>
    </dsp:sp>
    <dsp:sp modelId="{8C4AA1EF-BB4B-4F5D-A56E-981166F99221}">
      <dsp:nvSpPr>
        <dsp:cNvPr id="0" name=""/>
        <dsp:cNvSpPr/>
      </dsp:nvSpPr>
      <dsp:spPr>
        <a:xfrm>
          <a:off x="3243262" y="313959"/>
          <a:ext cx="300037" cy="0"/>
        </a:xfrm>
        <a:prstGeom prst="line">
          <a:avLst/>
        </a:prstGeom>
        <a:solidFill>
          <a:schemeClr val="accent5">
            <a:hueOff val="0"/>
            <a:satOff val="0"/>
            <a:lumOff val="0"/>
            <a:alphaOff val="0"/>
          </a:schemeClr>
        </a:solidFill>
        <a:ln w="12700" cap="flat" cmpd="sng" algn="ctr">
          <a:solidFill>
            <a:schemeClr val="accent5">
              <a:tint val="5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46B37963-77B2-49B5-AE7F-F6125A9D90C0}">
      <dsp:nvSpPr>
        <dsp:cNvPr id="0" name=""/>
        <dsp:cNvSpPr/>
      </dsp:nvSpPr>
      <dsp:spPr>
        <a:xfrm rot="5400000">
          <a:off x="1800082" y="456977"/>
          <a:ext cx="1584198" cy="1298162"/>
        </a:xfrm>
        <a:prstGeom prst="line">
          <a:avLst/>
        </a:prstGeom>
        <a:solidFill>
          <a:schemeClr val="accent5">
            <a:hueOff val="0"/>
            <a:satOff val="0"/>
            <a:lumOff val="0"/>
            <a:alphaOff val="0"/>
          </a:schemeClr>
        </a:solidFill>
        <a:ln w="12700" cap="flat" cmpd="sng" algn="ctr">
          <a:solidFill>
            <a:schemeClr val="accent5">
              <a:tint val="5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F1A3CA4-A51D-4081-B8FC-458CBC047212}">
      <dsp:nvSpPr>
        <dsp:cNvPr id="0" name=""/>
        <dsp:cNvSpPr/>
      </dsp:nvSpPr>
      <dsp:spPr>
        <a:xfrm>
          <a:off x="3543300" y="550148"/>
          <a:ext cx="1200150" cy="42373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64008" tIns="11430" rIns="11430" bIns="11430" numCol="1" spcCol="1270" anchor="ctr" anchorCtr="0">
          <a:noAutofit/>
        </a:bodyPr>
        <a:lstStyle/>
        <a:p>
          <a:pPr marL="0" lvl="0" indent="0" algn="l" defTabSz="400050">
            <a:lnSpc>
              <a:spcPct val="90000"/>
            </a:lnSpc>
            <a:spcBef>
              <a:spcPct val="0"/>
            </a:spcBef>
            <a:spcAft>
              <a:spcPct val="35000"/>
            </a:spcAft>
            <a:buNone/>
          </a:pPr>
          <a:r>
            <a:rPr lang="en-ZA" sz="900" kern="1200">
              <a:solidFill>
                <a:sysClr val="windowText" lastClr="000000"/>
              </a:solidFill>
            </a:rPr>
            <a:t>Management of occupational exposure</a:t>
          </a:r>
        </a:p>
      </dsp:txBody>
      <dsp:txXfrm>
        <a:off x="3543300" y="550148"/>
        <a:ext cx="1200150" cy="423732"/>
      </dsp:txXfrm>
    </dsp:sp>
    <dsp:sp modelId="{DBFEA39D-6CB3-46B3-ABB4-F358B7868545}">
      <dsp:nvSpPr>
        <dsp:cNvPr id="0" name=""/>
        <dsp:cNvSpPr/>
      </dsp:nvSpPr>
      <dsp:spPr>
        <a:xfrm>
          <a:off x="3243262" y="762015"/>
          <a:ext cx="300037" cy="0"/>
        </a:xfrm>
        <a:prstGeom prst="line">
          <a:avLst/>
        </a:prstGeom>
        <a:solidFill>
          <a:schemeClr val="accent5">
            <a:hueOff val="0"/>
            <a:satOff val="0"/>
            <a:lumOff val="0"/>
            <a:alphaOff val="0"/>
          </a:schemeClr>
        </a:solidFill>
        <a:ln w="12700" cap="flat" cmpd="sng" algn="ctr">
          <a:solidFill>
            <a:schemeClr val="accent5">
              <a:tint val="5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852993C2-78C8-4114-BA78-8C641243F587}">
      <dsp:nvSpPr>
        <dsp:cNvPr id="0" name=""/>
        <dsp:cNvSpPr/>
      </dsp:nvSpPr>
      <dsp:spPr>
        <a:xfrm rot="5400000">
          <a:off x="2032871" y="870988"/>
          <a:ext cx="1319044" cy="1100137"/>
        </a:xfrm>
        <a:prstGeom prst="line">
          <a:avLst/>
        </a:prstGeom>
        <a:solidFill>
          <a:schemeClr val="accent5">
            <a:hueOff val="0"/>
            <a:satOff val="0"/>
            <a:lumOff val="0"/>
            <a:alphaOff val="0"/>
          </a:schemeClr>
        </a:solidFill>
        <a:ln w="12700" cap="flat" cmpd="sng" algn="ctr">
          <a:solidFill>
            <a:schemeClr val="accent5">
              <a:tint val="5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0C8106E6-7648-4FDC-A05E-5FB6D13DCB30}">
      <dsp:nvSpPr>
        <dsp:cNvPr id="0" name=""/>
        <dsp:cNvSpPr/>
      </dsp:nvSpPr>
      <dsp:spPr>
        <a:xfrm>
          <a:off x="3543300" y="998204"/>
          <a:ext cx="1200150" cy="42373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64008" tIns="11430" rIns="11430" bIns="11430" numCol="1" spcCol="1270" anchor="ctr" anchorCtr="0">
          <a:noAutofit/>
        </a:bodyPr>
        <a:lstStyle/>
        <a:p>
          <a:pPr marL="0" lvl="0" indent="0" algn="l" defTabSz="400050">
            <a:lnSpc>
              <a:spcPct val="90000"/>
            </a:lnSpc>
            <a:spcBef>
              <a:spcPct val="0"/>
            </a:spcBef>
            <a:spcAft>
              <a:spcPct val="35000"/>
            </a:spcAft>
            <a:buNone/>
          </a:pPr>
          <a:r>
            <a:rPr lang="en-ZA" sz="900" kern="1200"/>
            <a:t>Patient and Community Awareness</a:t>
          </a:r>
        </a:p>
      </dsp:txBody>
      <dsp:txXfrm>
        <a:off x="3543300" y="998204"/>
        <a:ext cx="1200150" cy="423732"/>
      </dsp:txXfrm>
    </dsp:sp>
    <dsp:sp modelId="{ACB5EF03-0DB6-4096-AD4F-5E3CB0D8AC92}">
      <dsp:nvSpPr>
        <dsp:cNvPr id="0" name=""/>
        <dsp:cNvSpPr/>
      </dsp:nvSpPr>
      <dsp:spPr>
        <a:xfrm>
          <a:off x="3243262" y="1210071"/>
          <a:ext cx="300037" cy="0"/>
        </a:xfrm>
        <a:prstGeom prst="line">
          <a:avLst/>
        </a:prstGeom>
        <a:solidFill>
          <a:schemeClr val="accent5">
            <a:hueOff val="0"/>
            <a:satOff val="0"/>
            <a:lumOff val="0"/>
            <a:alphaOff val="0"/>
          </a:schemeClr>
        </a:solidFill>
        <a:ln w="12700" cap="flat" cmpd="sng" algn="ctr">
          <a:solidFill>
            <a:schemeClr val="accent5">
              <a:tint val="5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484333B-C6AE-47C0-8CFB-0C3FD0D228EF}">
      <dsp:nvSpPr>
        <dsp:cNvPr id="0" name=""/>
        <dsp:cNvSpPr/>
      </dsp:nvSpPr>
      <dsp:spPr>
        <a:xfrm rot="5400000">
          <a:off x="2261139" y="1268078"/>
          <a:ext cx="1040130" cy="924115"/>
        </a:xfrm>
        <a:prstGeom prst="line">
          <a:avLst/>
        </a:prstGeom>
        <a:solidFill>
          <a:schemeClr val="accent5">
            <a:hueOff val="0"/>
            <a:satOff val="0"/>
            <a:lumOff val="0"/>
            <a:alphaOff val="0"/>
          </a:schemeClr>
        </a:solidFill>
        <a:ln w="12700" cap="flat" cmpd="sng" algn="ctr">
          <a:solidFill>
            <a:schemeClr val="accent5">
              <a:tint val="5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8E5CBDF5-08D2-4CA9-B6D8-A3C1E4E6F4F8}">
      <dsp:nvSpPr>
        <dsp:cNvPr id="0" name=""/>
        <dsp:cNvSpPr/>
      </dsp:nvSpPr>
      <dsp:spPr>
        <a:xfrm>
          <a:off x="3543300" y="1436659"/>
          <a:ext cx="1200150" cy="42373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64008" tIns="11430" rIns="11430" bIns="11430" numCol="1" spcCol="1270" anchor="ctr" anchorCtr="0">
          <a:noAutofit/>
        </a:bodyPr>
        <a:lstStyle/>
        <a:p>
          <a:pPr marL="0" lvl="0" indent="0" algn="l" defTabSz="400050">
            <a:lnSpc>
              <a:spcPct val="90000"/>
            </a:lnSpc>
            <a:spcBef>
              <a:spcPct val="0"/>
            </a:spcBef>
            <a:spcAft>
              <a:spcPct val="35000"/>
            </a:spcAft>
            <a:buNone/>
          </a:pPr>
          <a:r>
            <a:rPr lang="en-ZA" sz="900" kern="1200"/>
            <a:t>Health Systems Preparedness</a:t>
          </a:r>
        </a:p>
      </dsp:txBody>
      <dsp:txXfrm>
        <a:off x="3543300" y="1436659"/>
        <a:ext cx="1200150" cy="423732"/>
      </dsp:txXfrm>
    </dsp:sp>
    <dsp:sp modelId="{4CA3F94F-13CB-4475-B0FF-331D4C7A0866}">
      <dsp:nvSpPr>
        <dsp:cNvPr id="0" name=""/>
        <dsp:cNvSpPr/>
      </dsp:nvSpPr>
      <dsp:spPr>
        <a:xfrm>
          <a:off x="3243262" y="1648526"/>
          <a:ext cx="300037" cy="0"/>
        </a:xfrm>
        <a:prstGeom prst="line">
          <a:avLst/>
        </a:prstGeom>
        <a:solidFill>
          <a:schemeClr val="accent5">
            <a:hueOff val="0"/>
            <a:satOff val="0"/>
            <a:lumOff val="0"/>
            <a:alphaOff val="0"/>
          </a:schemeClr>
        </a:solidFill>
        <a:ln w="12700" cap="flat" cmpd="sng" algn="ctr">
          <a:solidFill>
            <a:schemeClr val="accent5">
              <a:tint val="5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8AB979F0-A155-43C3-9868-152150EE52CD}">
      <dsp:nvSpPr>
        <dsp:cNvPr id="0" name=""/>
        <dsp:cNvSpPr/>
      </dsp:nvSpPr>
      <dsp:spPr>
        <a:xfrm rot="5400000">
          <a:off x="2488368" y="1687330"/>
          <a:ext cx="793699" cy="716089"/>
        </a:xfrm>
        <a:prstGeom prst="line">
          <a:avLst/>
        </a:prstGeom>
        <a:solidFill>
          <a:schemeClr val="accent5">
            <a:hueOff val="0"/>
            <a:satOff val="0"/>
            <a:lumOff val="0"/>
            <a:alphaOff val="0"/>
          </a:schemeClr>
        </a:solidFill>
        <a:ln w="12700" cap="flat" cmpd="sng" algn="ctr">
          <a:solidFill>
            <a:schemeClr val="accent5">
              <a:tint val="5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8C60C54-5845-47E4-8E79-F155A4FAA33F}">
      <dsp:nvSpPr>
        <dsp:cNvPr id="0" name=""/>
        <dsp:cNvSpPr/>
      </dsp:nvSpPr>
      <dsp:spPr>
        <a:xfrm>
          <a:off x="3543300" y="1862312"/>
          <a:ext cx="1200150" cy="42373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64008" tIns="11430" rIns="11430" bIns="11430" numCol="1" spcCol="1270" anchor="ctr" anchorCtr="0">
          <a:noAutofit/>
        </a:bodyPr>
        <a:lstStyle/>
        <a:p>
          <a:pPr marL="0" lvl="0" indent="0" algn="l" defTabSz="400050">
            <a:lnSpc>
              <a:spcPct val="90000"/>
            </a:lnSpc>
            <a:spcBef>
              <a:spcPct val="0"/>
            </a:spcBef>
            <a:spcAft>
              <a:spcPct val="35000"/>
            </a:spcAft>
            <a:buNone/>
          </a:pPr>
          <a:r>
            <a:rPr lang="en-ZA" sz="900" kern="1200"/>
            <a:t>Climate and Health Advocacy and Policy Advancement</a:t>
          </a:r>
        </a:p>
      </dsp:txBody>
      <dsp:txXfrm>
        <a:off x="3543300" y="1862312"/>
        <a:ext cx="1200150" cy="423732"/>
      </dsp:txXfrm>
    </dsp:sp>
    <dsp:sp modelId="{2FFC4008-3F33-4B66-8EFE-78EA3B5B9BC0}">
      <dsp:nvSpPr>
        <dsp:cNvPr id="0" name=""/>
        <dsp:cNvSpPr/>
      </dsp:nvSpPr>
      <dsp:spPr>
        <a:xfrm>
          <a:off x="3243262" y="2074179"/>
          <a:ext cx="300037" cy="0"/>
        </a:xfrm>
        <a:prstGeom prst="line">
          <a:avLst/>
        </a:prstGeom>
        <a:solidFill>
          <a:schemeClr val="accent5">
            <a:hueOff val="0"/>
            <a:satOff val="0"/>
            <a:lumOff val="0"/>
            <a:alphaOff val="0"/>
          </a:schemeClr>
        </a:solidFill>
        <a:ln w="12700" cap="flat" cmpd="sng" algn="ctr">
          <a:solidFill>
            <a:schemeClr val="accent5">
              <a:tint val="5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CDC30588-4264-4682-BBB4-7637FD12E635}">
      <dsp:nvSpPr>
        <dsp:cNvPr id="0" name=""/>
        <dsp:cNvSpPr/>
      </dsp:nvSpPr>
      <dsp:spPr>
        <a:xfrm rot="5400000">
          <a:off x="2703195" y="2094181"/>
          <a:ext cx="560070" cy="520065"/>
        </a:xfrm>
        <a:prstGeom prst="line">
          <a:avLst/>
        </a:prstGeom>
        <a:solidFill>
          <a:schemeClr val="accent5">
            <a:hueOff val="0"/>
            <a:satOff val="0"/>
            <a:lumOff val="0"/>
            <a:alphaOff val="0"/>
          </a:schemeClr>
        </a:solidFill>
        <a:ln w="12700" cap="flat" cmpd="sng" algn="ctr">
          <a:solidFill>
            <a:schemeClr val="accent5">
              <a:tint val="5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037514E-475F-4DFB-8C9C-B04ACACC96EF}">
      <dsp:nvSpPr>
        <dsp:cNvPr id="0" name=""/>
        <dsp:cNvSpPr/>
      </dsp:nvSpPr>
      <dsp:spPr>
        <a:xfrm>
          <a:off x="2086903" y="1032449"/>
          <a:ext cx="1312287" cy="1135181"/>
        </a:xfrm>
        <a:prstGeom prst="hexagon">
          <a:avLst>
            <a:gd name="adj" fmla="val 28570"/>
            <a:gd name="vf" fmla="val 11547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ZA" sz="800" kern="1200"/>
            <a:t>Policy Advancement</a:t>
          </a:r>
        </a:p>
      </dsp:txBody>
      <dsp:txXfrm>
        <a:off x="2304367" y="1220564"/>
        <a:ext cx="877359" cy="758951"/>
      </dsp:txXfrm>
    </dsp:sp>
    <dsp:sp modelId="{9B7F60BC-52CB-49F3-B110-7478CFF63F32}">
      <dsp:nvSpPr>
        <dsp:cNvPr id="0" name=""/>
        <dsp:cNvSpPr/>
      </dsp:nvSpPr>
      <dsp:spPr>
        <a:xfrm>
          <a:off x="2908647" y="489341"/>
          <a:ext cx="495122" cy="426613"/>
        </a:xfrm>
        <a:prstGeom prst="hexagon">
          <a:avLst>
            <a:gd name="adj" fmla="val 28900"/>
            <a:gd name="vf" fmla="val 11547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81077C95-BEC7-4336-8A3C-20EEA758F0E3}">
      <dsp:nvSpPr>
        <dsp:cNvPr id="0" name=""/>
        <dsp:cNvSpPr/>
      </dsp:nvSpPr>
      <dsp:spPr>
        <a:xfrm>
          <a:off x="2207784" y="0"/>
          <a:ext cx="1075410" cy="930356"/>
        </a:xfrm>
        <a:prstGeom prst="hexagon">
          <a:avLst>
            <a:gd name="adj" fmla="val 28570"/>
            <a:gd name="vf" fmla="val 11547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ZA" sz="800" kern="1200"/>
            <a:t>Generation of evidenced based climate and Health information</a:t>
          </a:r>
        </a:p>
      </dsp:txBody>
      <dsp:txXfrm>
        <a:off x="2386002" y="154180"/>
        <a:ext cx="718974" cy="621996"/>
      </dsp:txXfrm>
    </dsp:sp>
    <dsp:sp modelId="{C37414F9-3324-474A-90A1-B930F597E9D3}">
      <dsp:nvSpPr>
        <dsp:cNvPr id="0" name=""/>
        <dsp:cNvSpPr/>
      </dsp:nvSpPr>
      <dsp:spPr>
        <a:xfrm>
          <a:off x="3486493" y="1286880"/>
          <a:ext cx="495122" cy="426613"/>
        </a:xfrm>
        <a:prstGeom prst="hexagon">
          <a:avLst>
            <a:gd name="adj" fmla="val 28900"/>
            <a:gd name="vf" fmla="val 11547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22FD43CF-5C51-4D5C-8A3B-131873ED0F69}">
      <dsp:nvSpPr>
        <dsp:cNvPr id="0" name=""/>
        <dsp:cNvSpPr/>
      </dsp:nvSpPr>
      <dsp:spPr>
        <a:xfrm>
          <a:off x="3194060" y="572231"/>
          <a:ext cx="1075410" cy="930356"/>
        </a:xfrm>
        <a:prstGeom prst="hexagon">
          <a:avLst>
            <a:gd name="adj" fmla="val 28570"/>
            <a:gd name="vf" fmla="val 11547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ZA" sz="800" kern="1200"/>
            <a:t>Policy education and awareness</a:t>
          </a:r>
        </a:p>
      </dsp:txBody>
      <dsp:txXfrm>
        <a:off x="3372278" y="726411"/>
        <a:ext cx="718974" cy="621996"/>
      </dsp:txXfrm>
    </dsp:sp>
    <dsp:sp modelId="{9ED3507B-5FDF-46FD-AB8A-030433845703}">
      <dsp:nvSpPr>
        <dsp:cNvPr id="0" name=""/>
        <dsp:cNvSpPr/>
      </dsp:nvSpPr>
      <dsp:spPr>
        <a:xfrm>
          <a:off x="3085084" y="2187153"/>
          <a:ext cx="495122" cy="426613"/>
        </a:xfrm>
        <a:prstGeom prst="hexagon">
          <a:avLst>
            <a:gd name="adj" fmla="val 28900"/>
            <a:gd name="vf" fmla="val 11547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EFB591DC-DBC9-432D-8823-9A00A7E4E982}">
      <dsp:nvSpPr>
        <dsp:cNvPr id="0" name=""/>
        <dsp:cNvSpPr/>
      </dsp:nvSpPr>
      <dsp:spPr>
        <a:xfrm>
          <a:off x="3194060" y="1697172"/>
          <a:ext cx="1075410" cy="930356"/>
        </a:xfrm>
        <a:prstGeom prst="hexagon">
          <a:avLst>
            <a:gd name="adj" fmla="val 28570"/>
            <a:gd name="vf" fmla="val 11547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ZA" sz="800" kern="1200"/>
            <a:t>Evaluation</a:t>
          </a:r>
        </a:p>
      </dsp:txBody>
      <dsp:txXfrm>
        <a:off x="3372278" y="1851352"/>
        <a:ext cx="718974" cy="621996"/>
      </dsp:txXfrm>
    </dsp:sp>
    <dsp:sp modelId="{110B4E0E-8074-4AC1-9B0B-9EBE1A91A42A}">
      <dsp:nvSpPr>
        <dsp:cNvPr id="0" name=""/>
        <dsp:cNvSpPr/>
      </dsp:nvSpPr>
      <dsp:spPr>
        <a:xfrm>
          <a:off x="2089345" y="2280605"/>
          <a:ext cx="495122" cy="426613"/>
        </a:xfrm>
        <a:prstGeom prst="hexagon">
          <a:avLst>
            <a:gd name="adj" fmla="val 28900"/>
            <a:gd name="vf" fmla="val 11547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D9858A33-5A46-4D86-A63E-57723133AD06}">
      <dsp:nvSpPr>
        <dsp:cNvPr id="0" name=""/>
        <dsp:cNvSpPr/>
      </dsp:nvSpPr>
      <dsp:spPr>
        <a:xfrm>
          <a:off x="2207784" y="2270043"/>
          <a:ext cx="1075410" cy="930356"/>
        </a:xfrm>
        <a:prstGeom prst="hexagon">
          <a:avLst>
            <a:gd name="adj" fmla="val 28570"/>
            <a:gd name="vf" fmla="val 11547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ZA" sz="800" kern="1200"/>
            <a:t>Policy Refinement</a:t>
          </a:r>
        </a:p>
      </dsp:txBody>
      <dsp:txXfrm>
        <a:off x="2386002" y="2424223"/>
        <a:ext cx="718974" cy="621996"/>
      </dsp:txXfrm>
    </dsp:sp>
    <dsp:sp modelId="{3A136B14-EE12-4CEF-94FD-E41490F9B64F}">
      <dsp:nvSpPr>
        <dsp:cNvPr id="0" name=""/>
        <dsp:cNvSpPr/>
      </dsp:nvSpPr>
      <dsp:spPr>
        <a:xfrm>
          <a:off x="1502036" y="1483385"/>
          <a:ext cx="495122" cy="426613"/>
        </a:xfrm>
        <a:prstGeom prst="hexagon">
          <a:avLst>
            <a:gd name="adj" fmla="val 28900"/>
            <a:gd name="vf" fmla="val 11547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469BBE6B-9D85-4274-B4DC-FE84F634E8A8}">
      <dsp:nvSpPr>
        <dsp:cNvPr id="0" name=""/>
        <dsp:cNvSpPr/>
      </dsp:nvSpPr>
      <dsp:spPr>
        <a:xfrm>
          <a:off x="1216929" y="1697812"/>
          <a:ext cx="1075410" cy="930356"/>
        </a:xfrm>
        <a:prstGeom prst="hexagon">
          <a:avLst>
            <a:gd name="adj" fmla="val 28570"/>
            <a:gd name="vf" fmla="val 11547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ZA" sz="800" kern="1200"/>
            <a:t>Policy Implementation</a:t>
          </a:r>
        </a:p>
      </dsp:txBody>
      <dsp:txXfrm>
        <a:off x="1395147" y="1851992"/>
        <a:ext cx="718974" cy="621996"/>
      </dsp:txXfrm>
    </dsp:sp>
    <dsp:sp modelId="{E96B3076-2B0A-46B5-8266-EBA241D719B6}">
      <dsp:nvSpPr>
        <dsp:cNvPr id="0" name=""/>
        <dsp:cNvSpPr/>
      </dsp:nvSpPr>
      <dsp:spPr>
        <a:xfrm>
          <a:off x="1216929" y="570951"/>
          <a:ext cx="1075410" cy="930356"/>
        </a:xfrm>
        <a:prstGeom prst="hexagon">
          <a:avLst>
            <a:gd name="adj" fmla="val 28570"/>
            <a:gd name="vf" fmla="val 11547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ZA" sz="800" kern="1200"/>
            <a:t>Translation of policy to science</a:t>
          </a:r>
        </a:p>
      </dsp:txBody>
      <dsp:txXfrm>
        <a:off x="1395147" y="725131"/>
        <a:ext cx="718974" cy="621996"/>
      </dsp:txXfrm>
    </dsp:sp>
  </dsp:spTree>
</dsp:drawing>
</file>

<file path=word/diagrams/layout1.xml><?xml version="1.0" encoding="utf-8"?>
<dgm:layoutDef xmlns:dgm="http://schemas.openxmlformats.org/drawingml/2006/diagram" xmlns:a="http://schemas.openxmlformats.org/drawingml/2006/main" uniqueId="urn:microsoft.com/office/officeart/2005/8/layout/target1">
  <dgm:title val=""/>
  <dgm:desc val=""/>
  <dgm:catLst>
    <dgm:cat type="relationship" pri="25000"/>
    <dgm:cat type="convert" pri="20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resizeHandles val="exact"/>
    </dgm:varLst>
    <dgm:alg type="composite">
      <dgm:param type="ar" val="1.25"/>
    </dgm:alg>
    <dgm:shape xmlns:r="http://schemas.openxmlformats.org/officeDocument/2006/relationships" r:blip="">
      <dgm:adjLst/>
    </dgm:shape>
    <dgm:presOf/>
    <dgm:choose name="Name0">
      <dgm:if name="Name1" func="var" arg="dir" op="equ" val="norm">
        <dgm:choose name="Name2">
          <dgm:if name="Name3" axis="ch" ptType="node" func="cnt" op="equ" val="0">
            <dgm:constrLst/>
          </dgm:if>
          <dgm:if name="Name4" axis="ch" ptType="node" func="cnt" op="equ" val="1">
            <dgm:constrLst>
              <dgm:constr type="primFontSz" for="des" ptType="node" op="equ" val="65"/>
              <dgm:constr type="w" for="ch" forName="circle1" refType="w" fact="0.6"/>
              <dgm:constr type="h" for="ch" forName="circle1" refType="w" refFor="ch" refForName="circle1"/>
              <dgm:constr type="ctrX" for="ch" forName="circle1" refType="w" fact="0.3"/>
              <dgm:constr type="ctrY" for="ch" forName="circle1" refType="h" fact="0.625"/>
              <dgm:constr type="w" for="ch" forName="text1" refType="w" fact="0.3"/>
              <dgm:constr type="h" for="ch" forName="text1" refType="h" fact="0.3125"/>
              <dgm:constr type="r" for="ch" forName="text1" refType="w"/>
              <dgm:constr type="t" for="ch" forName="text1"/>
              <dgm:constr type="l" for="ch" forName="line1" refType="w" fact="0.625"/>
              <dgm:constr type="ctrY" for="ch" forName="line1" refType="ctrY" refFor="ch" refForName="text1"/>
              <dgm:constr type="r" for="ch" forName="line1" refType="l" refFor="ch" refForName="text1"/>
              <dgm:constr type="h" for="ch" forName="line1"/>
              <dgm:constr type="l" for="ch" forName="d1" refType="w" fact="0.3"/>
              <dgm:constr type="b" for="ch" forName="d1" refType="h" fact="0.625"/>
              <dgm:constr type="w" for="ch" forName="d1" refType="w" fact="0.32475"/>
              <dgm:constr type="h" for="ch" forName="d1" refType="h" fact="0.469"/>
            </dgm:constrLst>
          </dgm:if>
          <dgm:if name="Name5" axis="ch" ptType="node" func="cnt" op="equ" val="2">
            <dgm:constrLst>
              <dgm:constr type="primFontSz" for="des" ptType="node" op="equ" val="65"/>
              <dgm:constr type="w" for="ch" forName="circle1" refType="w" fact="0.2"/>
              <dgm:constr type="h" for="ch" forName="circle1" refType="w" refFor="ch" refForName="circle1"/>
              <dgm:constr type="ctrX" for="ch" forName="circle1" refType="w" fact="0.3"/>
              <dgm:constr type="ctrY" for="ch" forName="circle1" refType="h" fact="0.625"/>
              <dgm:constr type="w" for="ch" forName="text1" refType="w" fact="0.3"/>
              <dgm:constr type="h" for="ch" forName="text1" refType="h" fact="0.3125"/>
              <dgm:constr type="r" for="ch" forName="text1" refType="w"/>
              <dgm:constr type="t" for="ch" forName="text1"/>
              <dgm:constr type="l" for="ch" forName="line1" refType="w" fact="0.625"/>
              <dgm:constr type="ctrY" for="ch" forName="line1" refType="ctrY" refFor="ch" refForName="text1"/>
              <dgm:constr type="w" for="ch" forName="line1" refType="w" fact="0.075"/>
              <dgm:constr type="h" for="ch" forName="line1"/>
              <dgm:constr type="l" for="ch" forName="d1" refType="w" fact="0.3"/>
              <dgm:constr type="b" for="ch" forName="d1" refType="h" fact="0.625"/>
              <dgm:constr type="w" for="ch" forName="d1" refType="w" fact="0.32475"/>
              <dgm:constr type="h" for="ch" forName="d1" refType="h" fact="0.469"/>
              <dgm:constr type="w" for="ch" forName="circle2" refType="w" fact="0.6"/>
              <dgm:constr type="h" for="ch" forName="circle2" refType="w" refFor="ch" refForName="circle2"/>
              <dgm:constr type="ctrX" for="ch" forName="circle2" refType="w" fact="0.3"/>
              <dgm:constr type="ctrY" for="ch" forName="circle2" refType="h" fact="0.625"/>
              <dgm:constr type="w" for="ch" forName="text2" refType="w" fact="0.3"/>
              <dgm:constr type="h" for="ch" forName="text2" refType="h" fact="0.3125"/>
              <dgm:constr type="r" for="ch" forName="text2" refType="w"/>
              <dgm:constr type="t" for="ch" forName="text2" refType="b" refFor="ch" refForName="text1"/>
              <dgm:constr type="l" for="ch" forName="line2" refType="w" fact="0.625"/>
              <dgm:constr type="ctrY" for="ch" forName="line2" refType="ctrY" refFor="ch" refForName="text2"/>
              <dgm:constr type="w" for="ch" forName="line2" refType="w" fact="0.075"/>
              <dgm:constr type="h" for="ch" forName="line2"/>
              <dgm:constr type="l" for="ch" forName="d2" refType="w" fact="0.44325"/>
              <dgm:constr type="b" for="ch" forName="d2" refType="h" fact="0.7975"/>
              <dgm:constr type="w" for="ch" forName="d2" refType="w" fact="0.1815"/>
              <dgm:constr type="h" for="ch" forName="d2" refType="h" fact="0.3283"/>
            </dgm:constrLst>
          </dgm:if>
          <dgm:if name="Name6" axis="ch" ptType="node" func="cnt" op="equ" val="3">
            <dgm:constrLst>
              <dgm:constr type="primFontSz" for="des" ptType="node" op="equ" val="65"/>
              <dgm:constr type="w" for="ch" forName="circle1" refType="w" fact="0.12"/>
              <dgm:constr type="h" for="ch" forName="circle1" refType="w" refFor="ch" refForName="circle1"/>
              <dgm:constr type="ctrX" for="ch" forName="circle1" refType="w" fact="0.3"/>
              <dgm:constr type="ctrY" for="ch" forName="circle1" refType="h" fact="0.625"/>
              <dgm:constr type="w" for="ch" forName="text1" refType="w" fact="0.3"/>
              <dgm:constr type="h" for="ch" forName="text1" refType="h" fact="0.21875"/>
              <dgm:constr type="r" for="ch" forName="text1" refType="w"/>
              <dgm:constr type="t" for="ch" forName="text1"/>
              <dgm:constr type="l" for="ch" forName="line1" refType="w" fact="0.625"/>
              <dgm:constr type="ctrY" for="ch" forName="line1" refType="ctrY" refFor="ch" refForName="text1"/>
              <dgm:constr type="w" for="ch" forName="line1" refType="w" fact="0.075"/>
              <dgm:constr type="h" for="ch" forName="line1"/>
              <dgm:constr type="l" for="ch" forName="d1" refType="w" fact="0.3"/>
              <dgm:constr type="b" for="ch" forName="d1" refType="h" fact="0.625"/>
              <dgm:constr type="w" for="ch" forName="d1" refType="w" fact="0.3247"/>
              <dgm:constr type="h" for="ch" forName="d1" refType="h" fact="0.5155"/>
              <dgm:constr type="w" for="ch" forName="circle2" refType="w" fact="0.36"/>
              <dgm:constr type="h" for="ch" forName="circle2" refType="w" refFor="ch" refForName="circle2"/>
              <dgm:constr type="ctrX" for="ch" forName="circle2" refType="w" fact="0.3"/>
              <dgm:constr type="ctrY" for="ch" forName="circle2" refType="h" fact="0.625"/>
              <dgm:constr type="w" for="ch" forName="text2" refType="w" fact="0.3"/>
              <dgm:constr type="h" for="ch" forName="text2" refType="h" fact="0.21875"/>
              <dgm:constr type="r" for="ch" forName="text2" refType="w"/>
              <dgm:constr type="t" for="ch" forName="text2" refType="b" refFor="ch" refForName="text1"/>
              <dgm:constr type="l" for="ch" forName="line2" refType="w" fact="0.625"/>
              <dgm:constr type="ctrY" for="ch" forName="line2" refType="ctrY" refFor="ch" refForName="text2"/>
              <dgm:constr type="w" for="ch" forName="line2" refType="w" fact="0.075"/>
              <dgm:constr type="h" for="ch" forName="line2"/>
              <dgm:constr type="l" for="ch" forName="d2" refType="w" fact="0.386"/>
              <dgm:constr type="b" for="ch" forName="d2" refType="h" fact="0.72969"/>
              <dgm:constr type="w" for="ch" forName="d2" refType="w" fact="0.2387"/>
              <dgm:constr type="h" for="ch" forName="d2" refType="h" fact="0.4017"/>
              <dgm:constr type="w" for="ch" forName="circle3" refType="w" fact="0.6"/>
              <dgm:constr type="h" for="ch" forName="circle3" refType="w" refFor="ch" refForName="circle3"/>
              <dgm:constr type="ctrX" for="ch" forName="circle3" refType="ctrX" refFor="ch" refForName="circle1"/>
              <dgm:constr type="ctrY" for="ch" forName="circle3" refType="ctrY" refFor="ch" refForName="circle1"/>
              <dgm:constr type="w" for="ch" forName="text3" refType="w" fact="0.3"/>
              <dgm:constr type="h" for="ch" forName="text3" refType="h" fact="0.21875"/>
              <dgm:constr type="r" for="ch" forName="text3" refType="w"/>
              <dgm:constr type="t" for="ch" forName="text3" refType="b" refFor="ch" refForName="text2"/>
              <dgm:constr type="l" for="ch" forName="line3" refType="w" fact="0.625"/>
              <dgm:constr type="ctrY" for="ch" forName="line3" refType="ctrY" refFor="ch" refForName="text3"/>
              <dgm:constr type="w" for="ch" forName="line3" refType="w" fact="0.075"/>
              <dgm:constr type="h" for="ch" forName="line3"/>
              <dgm:constr type="l" for="ch" forName="d3" refType="w" fact="0.47175"/>
              <dgm:constr type="b" for="ch" forName="d3" refType="h" fact="0.83375"/>
              <dgm:constr type="w" for="ch" forName="d3" refType="w" fact="0.1527"/>
              <dgm:constr type="h" for="ch" forName="d3" refType="h" fact="0.287"/>
            </dgm:constrLst>
          </dgm:if>
          <dgm:if name="Name7" axis="ch" ptType="node" func="cnt" op="equ" val="4">
            <dgm:constrLst>
              <dgm:constr type="primFontSz" for="des" ptType="node" op="equ" val="65"/>
              <dgm:constr type="w" for="ch" forName="circle1" refType="w" fact="0.0857"/>
              <dgm:constr type="h" for="ch" forName="circle1" refType="w" refFor="ch" refForName="circle1"/>
              <dgm:constr type="ctrX" for="ch" forName="circle1" refType="w" fact="0.3"/>
              <dgm:constr type="ctrY" for="ch" forName="circle1" refType="h" fact="0.625"/>
              <dgm:constr type="w" for="ch" forName="text1" refType="w" fact="0.3"/>
              <dgm:constr type="h" for="ch" forName="text1" refType="h" fact="0.17938"/>
              <dgm:constr type="r" for="ch" forName="text1" refType="w"/>
              <dgm:constr type="t" for="ch" forName="text1"/>
              <dgm:constr type="l" for="ch" forName="line1" refType="w" fact="0.625"/>
              <dgm:constr type="ctrY" for="ch" forName="line1" refType="ctrY" refFor="ch" refForName="text1"/>
              <dgm:constr type="w" for="ch" forName="line1" refType="w" fact="0.075"/>
              <dgm:constr type="h" for="ch" forName="line1"/>
              <dgm:constr type="l" for="ch" forName="d1" refType="w" fact="0.295"/>
              <dgm:constr type="b" for="ch" forName="d1" refType="h" fact="0.62"/>
              <dgm:constr type="w" for="ch" forName="d1" refType="w" fact="0.33"/>
              <dgm:constr type="h" for="ch" forName="d1" refType="h" fact="0.53"/>
              <dgm:constr type="w" for="ch" forName="circle2" refType="w" fact="0.2571"/>
              <dgm:constr type="h" for="ch" forName="circle2" refType="w" refFor="ch" refForName="circle2"/>
              <dgm:constr type="ctrX" for="ch" forName="circle2" refType="w" fact="0.3"/>
              <dgm:constr type="ctrY" for="ch" forName="circle2" refType="h" fact="0.625"/>
              <dgm:constr type="w" for="ch" forName="text2" refType="w" fact="0.3"/>
              <dgm:constr type="h" for="ch" forName="text2" refType="h" fact="0.17938"/>
              <dgm:constr type="r" for="ch" forName="text2" refType="w"/>
              <dgm:constr type="t" for="ch" forName="text2" refType="b" refFor="ch" refForName="text1"/>
              <dgm:constr type="l" for="ch" forName="line2" refType="w" fact="0.625"/>
              <dgm:constr type="ctrY" for="ch" forName="line2" refType="ctrY" refFor="ch" refForName="text2"/>
              <dgm:constr type="w" for="ch" forName="line2" refType="w" fact="0.075"/>
              <dgm:constr type="h" for="ch" forName="line2"/>
              <dgm:constr type="l" for="ch" forName="d2" refType="w" fact="0.36625"/>
              <dgm:constr type="b" for="ch" forName="d2" refType="h" fact="0.70438"/>
              <dgm:constr type="w" for="ch" forName="d2" refType="w" fact="0.2585"/>
              <dgm:constr type="h" for="ch" forName="d2" refType="h" fact="0.43525"/>
              <dgm:constr type="w" for="ch" forName="circle3" refType="w" fact="0.4285"/>
              <dgm:constr type="h" for="ch" forName="circle3" refType="w" refFor="ch" refForName="circle3"/>
              <dgm:constr type="ctrX" for="ch" forName="circle3" refType="ctrX" refFor="ch" refForName="circle1"/>
              <dgm:constr type="ctrY" for="ch" forName="circle3" refType="ctrY" refFor="ch" refForName="circle1"/>
              <dgm:constr type="w" for="ch" forName="text3" refType="w" fact="0.3"/>
              <dgm:constr type="h" for="ch" forName="text3" refType="h" fact="0.17938"/>
              <dgm:constr type="r" for="ch" forName="text3" refType="w"/>
              <dgm:constr type="t" for="ch" forName="text3" refType="b" refFor="ch" refForName="text2"/>
              <dgm:constr type="l" for="ch" forName="line3" refType="w" fact="0.625"/>
              <dgm:constr type="ctrY" for="ch" forName="line3" refType="ctrY" refFor="ch" refForName="text3"/>
              <dgm:constr type="w" for="ch" forName="line3" refType="w" fact="0.075"/>
              <dgm:constr type="h" for="ch" forName="line3"/>
              <dgm:constr type="l" for="ch" forName="d3" refType="w" fact="0.4255"/>
              <dgm:constr type="b" for="ch" forName="d3" refType="h" fact="0.78031"/>
              <dgm:constr type="w" for="ch" forName="d3" refType="w" fact="0.1995"/>
              <dgm:constr type="h" for="ch" forName="d3" refType="h" fact="0.332"/>
              <dgm:constr type="w" for="ch" forName="circle4" refType="w" fact="0.6"/>
              <dgm:constr type="h" for="ch" forName="circle4" refType="w" refFor="ch" refForName="circle4"/>
              <dgm:constr type="ctrX" for="ch" forName="circle4" refType="ctrX" refFor="ch" refForName="circle1"/>
              <dgm:constr type="ctrY" for="ch" forName="circle4" refType="ctrY" refFor="ch" refForName="circle1"/>
              <dgm:constr type="w" for="ch" forName="text4" refType="w" fact="0.3"/>
              <dgm:constr type="h" for="ch" forName="text4" refType="h" fact="0.17938"/>
              <dgm:constr type="r" for="ch" forName="text4" refType="w"/>
              <dgm:constr type="t" for="ch" forName="text4" refType="b" refFor="ch" refForName="text3"/>
              <dgm:constr type="l" for="ch" forName="line4" refType="w" fact="0.625"/>
              <dgm:constr type="ctrY" for="ch" forName="line4" refType="ctrY" refFor="ch" refForName="text4"/>
              <dgm:constr type="w" for="ch" forName="line4" refType="w" fact="0.075"/>
              <dgm:constr type="h" for="ch" forName="line4"/>
              <dgm:constr type="l" for="ch" forName="d4" refType="w" fact="0.48525"/>
              <dgm:constr type="b" for="ch" forName="d4" refType="h" fact="0.85594"/>
              <dgm:constr type="w" for="ch" forName="d4" refType="w" fact="0.1394"/>
              <dgm:constr type="h" for="ch" forName="d4" refType="h" fact="0.2282"/>
            </dgm:constrLst>
          </dgm:if>
          <dgm:if name="Name8" axis="ch" ptType="node" func="cnt" op="gte" val="5">
            <dgm:constrLst>
              <dgm:constr type="primFontSz" for="des" ptType="node" op="equ" val="65"/>
              <dgm:constr type="w" for="ch" forName="circle1" refType="w" fact="0.0667"/>
              <dgm:constr type="h" for="ch" forName="circle1" refType="w" refFor="ch" refForName="circle1"/>
              <dgm:constr type="ctrX" for="ch" forName="circle1" refType="w" fact="0.3"/>
              <dgm:constr type="ctrY" for="ch" forName="circle1" refType="h" fact="0.625"/>
              <dgm:constr type="w" for="ch" forName="text1" refType="w" fact="0.3"/>
              <dgm:constr type="h" for="ch" forName="text1" refType="h" fact="0.1324"/>
              <dgm:constr type="r" for="ch" forName="text1" refType="w"/>
              <dgm:constr type="ctrY" for="ch" forName="text1" refType="h" fact="0.13"/>
              <dgm:constr type="l" for="ch" forName="line1" refType="w" fact="0.625"/>
              <dgm:constr type="ctrY" for="ch" forName="line1" refType="ctrY" refFor="ch" refForName="text1"/>
              <dgm:constr type="w" for="ch" forName="line1" refType="w" fact="0.075"/>
              <dgm:constr type="h" for="ch" forName="line1"/>
              <dgm:constr type="l" for="ch" forName="d1" refType="w" fact="0.3"/>
              <dgm:constr type="b" for="ch" forName="d1" refType="h" fact="0.625"/>
              <dgm:constr type="w" for="ch" forName="d1" refType="w" fact="0.3245"/>
              <dgm:constr type="h" for="ch" forName="d1" refType="h" fact="0.495"/>
              <dgm:constr type="w" for="ch" forName="circle2" refType="w" fact="0.2"/>
              <dgm:constr type="h" for="ch" forName="circle2" refType="w" refFor="ch" refForName="circle2"/>
              <dgm:constr type="ctrX" for="ch" forName="circle2" refType="w" fact="0.3"/>
              <dgm:constr type="ctrY" for="ch" forName="circle2" refType="h" fact="0.625"/>
              <dgm:constr type="w" for="ch" forName="text2" refType="w" fact="0.3"/>
              <dgm:constr type="h" for="ch" forName="text2" refType="h" fact="0.1324"/>
              <dgm:constr type="r" for="ch" forName="text2" refType="w"/>
              <dgm:constr type="ctrY" for="ch" forName="text2" refType="h" fact="0.27"/>
              <dgm:constr type="l" for="ch" forName="line2" refType="w" fact="0.625"/>
              <dgm:constr type="ctrY" for="ch" forName="line2" refType="ctrY" refFor="ch" refForName="text2"/>
              <dgm:constr type="w" for="ch" forName="line2" refType="w" fact="0.075"/>
              <dgm:constr type="h" for="ch" forName="line2"/>
              <dgm:constr type="l" for="ch" forName="d2" refType="w" fact="0.3498"/>
              <dgm:constr type="b" for="ch" forName="d2" refType="h" fact="0.682"/>
              <dgm:constr type="w" for="ch" forName="d2" refType="w" fact="0.275"/>
              <dgm:constr type="h" for="ch" forName="d2" refType="h" fact="0.41215"/>
              <dgm:constr type="w" for="ch" forName="circle3" refType="w" fact="0.3334"/>
              <dgm:constr type="h" for="ch" forName="circle3" refType="w" refFor="ch" refForName="circle3"/>
              <dgm:constr type="ctrX" for="ch" forName="circle3" refType="ctrX" refFor="ch" refForName="circle1"/>
              <dgm:constr type="ctrY" for="ch" forName="circle3" refType="ctrY" refFor="ch" refForName="circle1"/>
              <dgm:constr type="w" for="ch" forName="text3" refType="w" fact="0.3"/>
              <dgm:constr type="h" for="ch" forName="text3" refType="h" fact="0.1324"/>
              <dgm:constr type="r" for="ch" forName="text3" refType="w"/>
              <dgm:constr type="ctrY" for="ch" forName="text3" refType="h" fact="0.41"/>
              <dgm:constr type="l" for="ch" forName="line3" refType="w" fact="0.625"/>
              <dgm:constr type="ctrY" for="ch" forName="line3" refType="ctrY" refFor="ch" refForName="text3"/>
              <dgm:constr type="w" for="ch" forName="line3" refType="w" fact="0.075"/>
              <dgm:constr type="h" for="ch" forName="line3"/>
              <dgm:constr type="l" for="ch" forName="d3" refType="w" fact="0.394"/>
              <dgm:constr type="b" for="ch" forName="d3" refType="h" fact="0.735"/>
              <dgm:constr type="w" for="ch" forName="d3" refType="w" fact="0.231"/>
              <dgm:constr type="h" for="ch" forName="d3" refType="h" fact="0.325"/>
              <dgm:constr type="w" for="ch" forName="circle4" refType="w" fact="0.4667"/>
              <dgm:constr type="h" for="ch" forName="circle4" refType="w" refFor="ch" refForName="circle4"/>
              <dgm:constr type="ctrX" for="ch" forName="circle4" refType="ctrX" refFor="ch" refForName="circle1"/>
              <dgm:constr type="ctrY" for="ch" forName="circle4" refType="ctrY" refFor="ch" refForName="circle1"/>
              <dgm:constr type="w" for="ch" forName="text4" refType="w" fact="0.3"/>
              <dgm:constr type="h" for="ch" forName="text4" refType="h" fact="0.1324"/>
              <dgm:constr type="r" for="ch" forName="text4" refType="w"/>
              <dgm:constr type="ctrY" for="ch" forName="text4" refType="h" fact="0.547"/>
              <dgm:constr type="l" for="ch" forName="line4" refType="w" fact="0.625"/>
              <dgm:constr type="ctrY" for="ch" forName="line4" refType="ctrY" refFor="ch" refForName="text4"/>
              <dgm:constr type="w" for="ch" forName="line4" refType="w" fact="0.075"/>
              <dgm:constr type="h" for="ch" forName="line4"/>
              <dgm:constr type="l" for="ch" forName="d4" refType="w" fact="0.446"/>
              <dgm:constr type="b" for="ch" forName="d4" refType="h" fact="0.795"/>
              <dgm:constr type="w" for="ch" forName="d4" refType="w" fact="0.179"/>
              <dgm:constr type="h" for="ch" forName="d4" refType="h" fact="0.248"/>
              <dgm:constr type="w" for="ch" forName="circle5" refType="w" fact="0.6"/>
              <dgm:constr type="h" for="ch" forName="circle5" refType="w" refFor="ch" refForName="circle5"/>
              <dgm:constr type="ctrX" for="ch" forName="circle5" refType="ctrX" refFor="ch" refForName="circle1"/>
              <dgm:constr type="ctrY" for="ch" forName="circle5" refType="ctrY" refFor="ch" refForName="circle1"/>
              <dgm:constr type="w" for="ch" forName="text5" refType="w" fact="0.3"/>
              <dgm:constr type="h" for="ch" forName="text5" refType="h" fact="0.1324"/>
              <dgm:constr type="r" for="ch" forName="text5" refType="w"/>
              <dgm:constr type="ctrY" for="ch" forName="text5" refType="h" fact="0.68"/>
              <dgm:constr type="l" for="ch" forName="line5" refType="w" fact="0.625"/>
              <dgm:constr type="ctrY" for="ch" forName="line5" refType="ctrY" refFor="ch" refForName="text5"/>
              <dgm:constr type="w" for="ch" forName="line5" refType="w" fact="0.075"/>
              <dgm:constr type="h" for="ch" forName="line5"/>
              <dgm:constr type="l" for="ch" forName="d5" refType="w" fact="0.495"/>
              <dgm:constr type="b" for="ch" forName="d5" refType="h" fact="0.855"/>
              <dgm:constr type="w" for="ch" forName="d5" refType="w" fact="0.13"/>
              <dgm:constr type="h" for="ch" forName="d5" refType="h" fact="0.175"/>
            </dgm:constrLst>
          </dgm:if>
          <dgm:else name="Name9"/>
        </dgm:choose>
      </dgm:if>
      <dgm:else name="Name10">
        <dgm:choose name="Name11">
          <dgm:if name="Name12" axis="ch" ptType="node" func="cnt" op="equ" val="0">
            <dgm:constrLst/>
          </dgm:if>
          <dgm:if name="Name13" axis="ch" ptType="node" func="cnt" op="equ" val="1">
            <dgm:constrLst>
              <dgm:constr type="primFontSz" for="des" ptType="node" op="equ" val="65"/>
              <dgm:constr type="w" for="ch" forName="circle1" refType="w" fact="0.6"/>
              <dgm:constr type="h" for="ch" forName="circle1" refType="w" refFor="ch" refForName="circle1"/>
              <dgm:constr type="ctrX" for="ch" forName="circle1" refType="w" fact="0.7"/>
              <dgm:constr type="ctrY" for="ch" forName="circle1" refType="h" fact="0.625"/>
              <dgm:constr type="w" for="ch" forName="text1" refType="w" fact="0.3"/>
              <dgm:constr type="h" for="ch" forName="text1" refType="h" fact="0.3125"/>
              <dgm:constr type="l" for="ch" forName="text1"/>
              <dgm:constr type="t" for="ch" forName="text1"/>
              <dgm:constr type="l" for="ch" forName="line1" refType="r" refFor="ch" refForName="text1"/>
              <dgm:constr type="ctrY" for="ch" forName="line1" refType="ctrY" refFor="ch" refForName="text1"/>
              <dgm:constr type="r" for="ch" forName="line1" refType="w" fact="0.375"/>
              <dgm:constr type="h" for="ch" forName="line1"/>
              <dgm:constr type="r" for="ch" forName="d1" refType="w" fact="0.7"/>
              <dgm:constr type="b" for="ch" forName="d1" refType="h" fact="0.625"/>
              <dgm:constr type="w" for="ch" forName="d1" refType="w" fact="0.32475"/>
              <dgm:constr type="h" for="ch" forName="d1" refType="h" fact="0.469"/>
            </dgm:constrLst>
          </dgm:if>
          <dgm:if name="Name14" axis="ch" ptType="node" func="cnt" op="equ" val="2">
            <dgm:constrLst>
              <dgm:constr type="primFontSz" for="des" ptType="node" op="equ" val="65"/>
              <dgm:constr type="w" for="ch" forName="circle1" refType="w" fact="0.2"/>
              <dgm:constr type="h" for="ch" forName="circle1" refType="w" refFor="ch" refForName="circle1"/>
              <dgm:constr type="ctrX" for="ch" forName="circle1" refType="w" fact="0.7"/>
              <dgm:constr type="ctrY" for="ch" forName="circle1" refType="h" fact="0.625"/>
              <dgm:constr type="w" for="ch" forName="text1" refType="w" fact="0.3"/>
              <dgm:constr type="h" for="ch" forName="text1" refType="h" fact="0.3125"/>
              <dgm:constr type="l" for="ch" forName="text1"/>
              <dgm:constr type="t" for="ch" forName="text1"/>
              <dgm:constr type="l" for="ch" forName="line1" refType="r" refFor="ch" refForName="text1"/>
              <dgm:constr type="ctrY" for="ch" forName="line1" refType="ctrY" refFor="ch" refForName="text1"/>
              <dgm:constr type="r" for="ch" forName="line1" refType="w" fact="0.375"/>
              <dgm:constr type="h" for="ch" forName="line1"/>
              <dgm:constr type="r" for="ch" forName="d1" refType="w" fact="0.7"/>
              <dgm:constr type="b" for="ch" forName="d1" refType="h" fact="0.625"/>
              <dgm:constr type="w" for="ch" forName="d1" refType="w" fact="0.32475"/>
              <dgm:constr type="h" for="ch" forName="d1" refType="h" fact="0.469"/>
              <dgm:constr type="w" for="ch" forName="circle2" refType="w" fact="0.6"/>
              <dgm:constr type="h" for="ch" forName="circle2" refType="w" refFor="ch" refForName="circle2"/>
              <dgm:constr type="ctrX" for="ch" forName="circle2" refType="w" fact="0.7"/>
              <dgm:constr type="ctrY" for="ch" forName="circle2" refType="h" fact="0.625"/>
              <dgm:constr type="w" for="ch" forName="text2" refType="w" fact="0.3"/>
              <dgm:constr type="h" for="ch" forName="text2" refType="h" fact="0.3125"/>
              <dgm:constr type="l" for="ch" forName="text2"/>
              <dgm:constr type="t" for="ch" forName="text2" refType="b" refFor="ch" refForName="text1"/>
              <dgm:constr type="l" for="ch" forName="line2" refType="r" refFor="ch" refForName="text2"/>
              <dgm:constr type="ctrY" for="ch" forName="line2" refType="ctrY" refFor="ch" refForName="text2"/>
              <dgm:constr type="r" for="ch" forName="line2" refType="w" fact="0.375"/>
              <dgm:constr type="h" for="ch" forName="line2"/>
              <dgm:constr type="r" for="ch" forName="d2" refType="w" fact="0.55675"/>
              <dgm:constr type="b" for="ch" forName="d2" refType="h" fact="0.7975"/>
              <dgm:constr type="w" for="ch" forName="d2" refType="w" fact="0.1815"/>
              <dgm:constr type="h" for="ch" forName="d2" refType="h" fact="0.3283"/>
            </dgm:constrLst>
          </dgm:if>
          <dgm:if name="Name15" axis="ch" ptType="node" func="cnt" op="equ" val="3">
            <dgm:constrLst>
              <dgm:constr type="primFontSz" for="des" ptType="node" op="equ" val="65"/>
              <dgm:constr type="w" for="ch" forName="circle1" refType="w" fact="0.12"/>
              <dgm:constr type="h" for="ch" forName="circle1" refType="w" refFor="ch" refForName="circle1"/>
              <dgm:constr type="ctrX" for="ch" forName="circle1" refType="w" fact="0.7"/>
              <dgm:constr type="ctrY" for="ch" forName="circle1" refType="h" fact="0.625"/>
              <dgm:constr type="w" for="ch" forName="text1" refType="w" fact="0.3"/>
              <dgm:constr type="h" for="ch" forName="text1" refType="h" fact="0.21875"/>
              <dgm:constr type="l" for="ch" forName="text1"/>
              <dgm:constr type="t" for="ch" forName="text1"/>
              <dgm:constr type="l" for="ch" forName="line1" refType="r" refFor="ch" refForName="text1"/>
              <dgm:constr type="ctrY" for="ch" forName="line1" refType="ctrY" refFor="ch" refForName="text1"/>
              <dgm:constr type="r" for="ch" forName="line1" refType="w" fact="0.375"/>
              <dgm:constr type="h" for="ch" forName="line1"/>
              <dgm:constr type="r" for="ch" forName="d1" refType="w" fact="0.7"/>
              <dgm:constr type="b" for="ch" forName="d1" refType="h" fact="0.625"/>
              <dgm:constr type="w" for="ch" forName="d1" refType="w" fact="0.3247"/>
              <dgm:constr type="h" for="ch" forName="d1" refType="h" fact="0.5155"/>
              <dgm:constr type="w" for="ch" forName="circle2" refType="w" fact="0.36"/>
              <dgm:constr type="h" for="ch" forName="circle2" refType="w" refFor="ch" refForName="circle2"/>
              <dgm:constr type="ctrX" for="ch" forName="circle2" refType="w" fact="0.7"/>
              <dgm:constr type="ctrY" for="ch" forName="circle2" refType="h" fact="0.625"/>
              <dgm:constr type="w" for="ch" forName="text2" refType="w" fact="0.3"/>
              <dgm:constr type="h" for="ch" forName="text2" refType="h" fact="0.21875"/>
              <dgm:constr type="l" for="ch" forName="text2"/>
              <dgm:constr type="t" for="ch" forName="text2" refType="b" refFor="ch" refForName="text1"/>
              <dgm:constr type="l" for="ch" forName="line2" refType="r" refFor="ch" refForName="text2"/>
              <dgm:constr type="ctrY" for="ch" forName="line2" refType="ctrY" refFor="ch" refForName="text2"/>
              <dgm:constr type="r" for="ch" forName="line2" refType="w" fact="0.375"/>
              <dgm:constr type="h" for="ch" forName="line2"/>
              <dgm:constr type="r" for="ch" forName="d2" refType="w" fact="0.614"/>
              <dgm:constr type="b" for="ch" forName="d2" refType="h" fact="0.72969"/>
              <dgm:constr type="w" for="ch" forName="d2" refType="w" fact="0.2387"/>
              <dgm:constr type="h" for="ch" forName="d2" refType="h" fact="0.4017"/>
              <dgm:constr type="w" for="ch" forName="circle3" refType="w" fact="0.6"/>
              <dgm:constr type="h" for="ch" forName="circle3" refType="w" refFor="ch" refForName="circle3"/>
              <dgm:constr type="ctrX" for="ch" forName="circle3" refType="ctrX" refFor="ch" refForName="circle1"/>
              <dgm:constr type="ctrY" for="ch" forName="circle3" refType="ctrY" refFor="ch" refForName="circle1"/>
              <dgm:constr type="w" for="ch" forName="text3" refType="w" fact="0.3"/>
              <dgm:constr type="h" for="ch" forName="text3" refType="h" fact="0.21875"/>
              <dgm:constr type="l" for="ch" forName="text3"/>
              <dgm:constr type="t" for="ch" forName="text3" refType="b" refFor="ch" refForName="text2"/>
              <dgm:constr type="l" for="ch" forName="line3" refType="r" refFor="ch" refForName="text3"/>
              <dgm:constr type="ctrY" for="ch" forName="line3" refType="ctrY" refFor="ch" refForName="text3"/>
              <dgm:constr type="r" for="ch" forName="line3" refType="w" fact="0.375"/>
              <dgm:constr type="h" for="ch" forName="line3"/>
              <dgm:constr type="r" for="ch" forName="d3" refType="w" fact="0.52825"/>
              <dgm:constr type="b" for="ch" forName="d3" refType="h" fact="0.83375"/>
              <dgm:constr type="w" for="ch" forName="d3" refType="w" fact="0.1527"/>
              <dgm:constr type="h" for="ch" forName="d3" refType="h" fact="0.287"/>
            </dgm:constrLst>
          </dgm:if>
          <dgm:if name="Name16" axis="ch" ptType="node" func="cnt" op="equ" val="4">
            <dgm:constrLst>
              <dgm:constr type="primFontSz" for="des" ptType="node" op="equ" val="65"/>
              <dgm:constr type="w" for="ch" forName="circle1" refType="w" fact="0.0857"/>
              <dgm:constr type="h" for="ch" forName="circle1" refType="w" refFor="ch" refForName="circle1"/>
              <dgm:constr type="ctrX" for="ch" forName="circle1" refType="w" fact="0.7"/>
              <dgm:constr type="ctrY" for="ch" forName="circle1" refType="h" fact="0.625"/>
              <dgm:constr type="w" for="ch" forName="text1" refType="w" fact="0.3"/>
              <dgm:constr type="h" for="ch" forName="text1" refType="h" fact="0.17938"/>
              <dgm:constr type="l" for="ch" forName="text1"/>
              <dgm:constr type="t" for="ch" forName="text1"/>
              <dgm:constr type="l" for="ch" forName="line1" refType="r" refFor="ch" refForName="text1"/>
              <dgm:constr type="ctrY" for="ch" forName="line1" refType="ctrY" refFor="ch" refForName="text1"/>
              <dgm:constr type="r" for="ch" forName="line1" refType="w" fact="0.375"/>
              <dgm:constr type="h" for="ch" forName="line1"/>
              <dgm:constr type="r" for="ch" forName="d1" refType="w" fact="0.705"/>
              <dgm:constr type="b" for="ch" forName="d1" refType="h" fact="0.62"/>
              <dgm:constr type="w" for="ch" forName="d1" refType="w" fact="0.33"/>
              <dgm:constr type="h" for="ch" forName="d1" refType="h" fact="0.53"/>
              <dgm:constr type="w" for="ch" forName="circle2" refType="w" fact="0.2571"/>
              <dgm:constr type="h" for="ch" forName="circle2" refType="w" refFor="ch" refForName="circle2"/>
              <dgm:constr type="ctrX" for="ch" forName="circle2" refType="w" fact="0.7"/>
              <dgm:constr type="ctrY" for="ch" forName="circle2" refType="h" fact="0.625"/>
              <dgm:constr type="w" for="ch" forName="text2" refType="w" fact="0.3"/>
              <dgm:constr type="h" for="ch" forName="text2" refType="h" fact="0.17938"/>
              <dgm:constr type="l" for="ch" forName="text2"/>
              <dgm:constr type="t" for="ch" forName="text2" refType="b" refFor="ch" refForName="text1"/>
              <dgm:constr type="l" for="ch" forName="line2" refType="r" refFor="ch" refForName="text2"/>
              <dgm:constr type="ctrY" for="ch" forName="line2" refType="ctrY" refFor="ch" refForName="text2"/>
              <dgm:constr type="r" for="ch" forName="line2" refType="w" fact="0.375"/>
              <dgm:constr type="h" for="ch" forName="line2"/>
              <dgm:constr type="r" for="ch" forName="d2" refType="w" fact="0.63375"/>
              <dgm:constr type="b" for="ch" forName="d2" refType="h" fact="0.70438"/>
              <dgm:constr type="w" for="ch" forName="d2" refType="w" fact="0.2585"/>
              <dgm:constr type="h" for="ch" forName="d2" refType="h" fact="0.43525"/>
              <dgm:constr type="w" for="ch" forName="circle3" refType="w" fact="0.4285"/>
              <dgm:constr type="h" for="ch" forName="circle3" refType="w" refFor="ch" refForName="circle3"/>
              <dgm:constr type="ctrX" for="ch" forName="circle3" refType="ctrX" refFor="ch" refForName="circle1"/>
              <dgm:constr type="ctrY" for="ch" forName="circle3" refType="ctrY" refFor="ch" refForName="circle1"/>
              <dgm:constr type="w" for="ch" forName="text3" refType="w" fact="0.3"/>
              <dgm:constr type="h" for="ch" forName="text3" refType="h" fact="0.17938"/>
              <dgm:constr type="l" for="ch" forName="text3"/>
              <dgm:constr type="t" for="ch" forName="text3" refType="b" refFor="ch" refForName="text2"/>
              <dgm:constr type="l" for="ch" forName="line3" refType="r" refFor="ch" refForName="text3"/>
              <dgm:constr type="ctrY" for="ch" forName="line3" refType="ctrY" refFor="ch" refForName="text3"/>
              <dgm:constr type="r" for="ch" forName="line3" refType="w" fact="0.375"/>
              <dgm:constr type="h" for="ch" forName="line3"/>
              <dgm:constr type="r" for="ch" forName="d3" refType="w" fact="0.5745"/>
              <dgm:constr type="b" for="ch" forName="d3" refType="h" fact="0.78031"/>
              <dgm:constr type="w" for="ch" forName="d3" refType="w" fact="0.1995"/>
              <dgm:constr type="h" for="ch" forName="d3" refType="h" fact="0.332"/>
              <dgm:constr type="w" for="ch" forName="circle4" refType="w" fact="0.6"/>
              <dgm:constr type="h" for="ch" forName="circle4" refType="w" refFor="ch" refForName="circle4"/>
              <dgm:constr type="ctrX" for="ch" forName="circle4" refType="ctrX" refFor="ch" refForName="circle1"/>
              <dgm:constr type="ctrY" for="ch" forName="circle4" refType="ctrY" refFor="ch" refForName="circle1"/>
              <dgm:constr type="w" for="ch" forName="text4" refType="w" fact="0.3"/>
              <dgm:constr type="h" for="ch" forName="text4" refType="h" fact="0.17938"/>
              <dgm:constr type="l" for="ch" forName="text4"/>
              <dgm:constr type="t" for="ch" forName="text4" refType="b" refFor="ch" refForName="text3"/>
              <dgm:constr type="l" for="ch" forName="line4" refType="r" refFor="ch" refForName="text4"/>
              <dgm:constr type="ctrY" for="ch" forName="line4" refType="ctrY" refFor="ch" refForName="text4"/>
              <dgm:constr type="r" for="ch" forName="line4" refType="w" fact="0.375"/>
              <dgm:constr type="h" for="ch" forName="line4"/>
              <dgm:constr type="r" for="ch" forName="d4" refType="w" fact="0.51475"/>
              <dgm:constr type="b" for="ch" forName="d4" refType="h" fact="0.85594"/>
              <dgm:constr type="w" for="ch" forName="d4" refType="w" fact="0.1394"/>
              <dgm:constr type="h" for="ch" forName="d4" refType="h" fact="0.2282"/>
            </dgm:constrLst>
          </dgm:if>
          <dgm:if name="Name17" axis="ch" ptType="node" func="cnt" op="gte" val="5">
            <dgm:constrLst>
              <dgm:constr type="primFontSz" for="des" ptType="node" op="equ" val="65"/>
              <dgm:constr type="w" for="ch" forName="circle1" refType="w" fact="0.0667"/>
              <dgm:constr type="h" for="ch" forName="circle1" refType="w" refFor="ch" refForName="circle1"/>
              <dgm:constr type="ctrX" for="ch" forName="circle1" refType="w" fact="0.7"/>
              <dgm:constr type="ctrY" for="ch" forName="circle1" refType="h" fact="0.625"/>
              <dgm:constr type="w" for="ch" forName="text1" refType="w" fact="0.3"/>
              <dgm:constr type="h" for="ch" forName="text1" refType="h" fact="0.1324"/>
              <dgm:constr type="l" for="ch" forName="text1"/>
              <dgm:constr type="ctrY" for="ch" forName="text1" refType="h" fact="0.13"/>
              <dgm:constr type="l" for="ch" forName="line1" refType="r" refFor="ch" refForName="text1"/>
              <dgm:constr type="ctrY" for="ch" forName="line1" refType="ctrY" refFor="ch" refForName="text1"/>
              <dgm:constr type="r" for="ch" forName="line1" refType="w" fact="0.375"/>
              <dgm:constr type="h" for="ch" forName="line1"/>
              <dgm:constr type="r" for="ch" forName="d1" refType="w" fact="0.7"/>
              <dgm:constr type="b" for="ch" forName="d1" refType="h" fact="0.625"/>
              <dgm:constr type="w" for="ch" forName="d1" refType="w" fact="0.3245"/>
              <dgm:constr type="h" for="ch" forName="d1" refType="h" fact="0.495"/>
              <dgm:constr type="w" for="ch" forName="circle2" refType="w" fact="0.2"/>
              <dgm:constr type="h" for="ch" forName="circle2" refType="w" refFor="ch" refForName="circle2"/>
              <dgm:constr type="ctrX" for="ch" forName="circle2" refType="w" fact="0.7"/>
              <dgm:constr type="ctrY" for="ch" forName="circle2" refType="h" fact="0.625"/>
              <dgm:constr type="w" for="ch" forName="text2" refType="w" fact="0.3"/>
              <dgm:constr type="h" for="ch" forName="text2" refType="h" fact="0.1324"/>
              <dgm:constr type="l" for="ch" forName="text2"/>
              <dgm:constr type="ctrY" for="ch" forName="text2" refType="h" fact="0.27"/>
              <dgm:constr type="l" for="ch" forName="line2" refType="r" refFor="ch" refForName="text2"/>
              <dgm:constr type="ctrY" for="ch" forName="line2" refType="ctrY" refFor="ch" refForName="text2"/>
              <dgm:constr type="r" for="ch" forName="line2" refType="w" fact="0.375"/>
              <dgm:constr type="h" for="ch" forName="line2"/>
              <dgm:constr type="r" for="ch" forName="d2" refType="w" fact="0.6502"/>
              <dgm:constr type="b" for="ch" forName="d2" refType="h" fact="0.682"/>
              <dgm:constr type="w" for="ch" forName="d2" refType="w" fact="0.275"/>
              <dgm:constr type="h" for="ch" forName="d2" refType="h" fact="0.41215"/>
              <dgm:constr type="w" for="ch" forName="circle3" refType="w" fact="0.3334"/>
              <dgm:constr type="h" for="ch" forName="circle3" refType="w" refFor="ch" refForName="circle3"/>
              <dgm:constr type="ctrX" for="ch" forName="circle3" refType="ctrX" refFor="ch" refForName="circle1"/>
              <dgm:constr type="ctrY" for="ch" forName="circle3" refType="ctrY" refFor="ch" refForName="circle1"/>
              <dgm:constr type="w" for="ch" forName="text3" refType="w" fact="0.3"/>
              <dgm:constr type="h" for="ch" forName="text3" refType="h" fact="0.1324"/>
              <dgm:constr type="l" for="ch" forName="text3"/>
              <dgm:constr type="ctrY" for="ch" forName="text3" refType="h" fact="0.41"/>
              <dgm:constr type="l" for="ch" forName="line3" refType="r" refFor="ch" refForName="text3"/>
              <dgm:constr type="ctrY" for="ch" forName="line3" refType="ctrY" refFor="ch" refForName="text3"/>
              <dgm:constr type="r" for="ch" forName="line3" refType="w" fact="0.375"/>
              <dgm:constr type="h" for="ch" forName="line3"/>
              <dgm:constr type="r" for="ch" forName="d3" refType="w" fact="0.606"/>
              <dgm:constr type="b" for="ch" forName="d3" refType="h" fact="0.735"/>
              <dgm:constr type="w" for="ch" forName="d3" refType="w" fact="0.231"/>
              <dgm:constr type="h" for="ch" forName="d3" refType="h" fact="0.325"/>
              <dgm:constr type="w" for="ch" forName="circle4" refType="w" fact="0.4667"/>
              <dgm:constr type="h" for="ch" forName="circle4" refType="w" refFor="ch" refForName="circle4"/>
              <dgm:constr type="ctrX" for="ch" forName="circle4" refType="ctrX" refFor="ch" refForName="circle1"/>
              <dgm:constr type="ctrY" for="ch" forName="circle4" refType="ctrY" refFor="ch" refForName="circle1"/>
              <dgm:constr type="w" for="ch" forName="text4" refType="w" fact="0.3"/>
              <dgm:constr type="h" for="ch" forName="text4" refType="h" fact="0.1324"/>
              <dgm:constr type="l" for="ch" forName="text4"/>
              <dgm:constr type="ctrY" for="ch" forName="text4" refType="h" fact="0.547"/>
              <dgm:constr type="l" for="ch" forName="line4" refType="r" refFor="ch" refForName="text4"/>
              <dgm:constr type="ctrY" for="ch" forName="line4" refType="ctrY" refFor="ch" refForName="text4"/>
              <dgm:constr type="r" for="ch" forName="line4" refType="w" fact="0.375"/>
              <dgm:constr type="h" for="ch" forName="line4"/>
              <dgm:constr type="r" for="ch" forName="d4" refType="w" fact="0.554"/>
              <dgm:constr type="b" for="ch" forName="d4" refType="h" fact="0.795"/>
              <dgm:constr type="w" for="ch" forName="d4" refType="w" fact="0.179"/>
              <dgm:constr type="h" for="ch" forName="d4" refType="h" fact="0.248"/>
              <dgm:constr type="w" for="ch" forName="circle5" refType="w" fact="0.6"/>
              <dgm:constr type="h" for="ch" forName="circle5" refType="w" refFor="ch" refForName="circle5"/>
              <dgm:constr type="ctrX" for="ch" forName="circle5" refType="ctrX" refFor="ch" refForName="circle1"/>
              <dgm:constr type="ctrY" for="ch" forName="circle5" refType="ctrY" refFor="ch" refForName="circle1"/>
              <dgm:constr type="w" for="ch" forName="text5" refType="w" fact="0.3"/>
              <dgm:constr type="h" for="ch" forName="text5" refType="h" fact="0.1324"/>
              <dgm:constr type="l" for="ch" forName="text5"/>
              <dgm:constr type="ctrY" for="ch" forName="text5" refType="h" fact="0.68"/>
              <dgm:constr type="l" for="ch" forName="line5" refType="r" refFor="ch" refForName="text5"/>
              <dgm:constr type="ctrY" for="ch" forName="line5" refType="ctrY" refFor="ch" refForName="text5"/>
              <dgm:constr type="r" for="ch" forName="line5" refType="w" fact="0.375"/>
              <dgm:constr type="h" for="ch" forName="line5"/>
              <dgm:constr type="r" for="ch" forName="d5" refType="w" fact="0.505"/>
              <dgm:constr type="b" for="ch" forName="d5" refType="h" fact="0.855"/>
              <dgm:constr type="w" for="ch" forName="d5" refType="w" fact="0.13"/>
              <dgm:constr type="h" for="ch" forName="d5" refType="h" fact="0.175"/>
            </dgm:constrLst>
          </dgm:if>
          <dgm:else name="Name18"/>
        </dgm:choose>
      </dgm:else>
    </dgm:choose>
    <dgm:ruleLst/>
    <dgm:forEach name="Name19" axis="ch" ptType="node" cnt="1">
      <dgm:layoutNode name="circle1" styleLbl="lnNode1">
        <dgm:alg type="sp"/>
        <dgm:shape xmlns:r="http://schemas.openxmlformats.org/officeDocument/2006/relationships" type="ellipse" r:blip="">
          <dgm:adjLst/>
        </dgm:shape>
        <dgm:presOf/>
        <dgm:constrLst/>
        <dgm:ruleLst/>
      </dgm:layoutNode>
      <dgm:layoutNode name="text1" styleLbl="revTx">
        <dgm:varLst>
          <dgm:bulletEnabled val="1"/>
        </dgm:varLst>
        <dgm:choose name="Name20">
          <dgm:if name="Name21" func="var" arg="dir" op="equ" val="norm">
            <dgm:choose name="Name22">
              <dgm:if name="Name23" axis="root des" ptType="all node" func="maxDepth" op="gt" val="1">
                <dgm:alg type="tx">
                  <dgm:param type="parTxLTRAlign" val="l"/>
                  <dgm:param type="parTxRTLAlign" val="r"/>
                </dgm:alg>
              </dgm:if>
              <dgm:else name="Name24">
                <dgm:alg type="tx">
                  <dgm:param type="parTxLTRAlign" val="l"/>
                  <dgm:param type="parTxRTLAlign" val="l"/>
                </dgm:alg>
              </dgm:else>
            </dgm:choose>
          </dgm:if>
          <dgm:else name="Name25">
            <dgm:choose name="Name26">
              <dgm:if name="Name27" axis="root des" ptType="all node" func="maxDepth" op="gt" val="1">
                <dgm:alg type="tx">
                  <dgm:param type="parTxLTRAlign" val="l"/>
                  <dgm:param type="parTxRTLAlign" val="r"/>
                </dgm:alg>
              </dgm:if>
              <dgm:else name="Name28">
                <dgm:alg type="tx">
                  <dgm:param type="parTxLTRAlign" val="r"/>
                  <dgm:param type="parTxRTLAlign" val="r"/>
                </dgm:alg>
              </dgm:else>
            </dgm:choose>
          </dgm:else>
        </dgm:choose>
        <dgm:shape xmlns:r="http://schemas.openxmlformats.org/officeDocument/2006/relationships" type="rect" r:blip="">
          <dgm:adjLst/>
        </dgm:shape>
        <dgm:presOf axis="desOrSelf" ptType="node"/>
        <dgm:choose name="Name29">
          <dgm:if name="Name30" func="var" arg="dir" op="equ" val="norm">
            <dgm:constrLst>
              <dgm:constr type="tMarg" refType="primFontSz" fact="0.1"/>
              <dgm:constr type="bMarg" refType="primFontSz" fact="0.1"/>
              <dgm:constr type="rMarg" refType="primFontSz" fact="0.1"/>
            </dgm:constrLst>
          </dgm:if>
          <dgm:else name="Name31">
            <dgm:constrLst>
              <dgm:constr type="tMarg" refType="primFontSz" fact="0.1"/>
              <dgm:constr type="bMarg" refType="primFontSz" fact="0.1"/>
              <dgm:constr type="lMarg" refType="primFontSz" fact="0.1"/>
            </dgm:constrLst>
          </dgm:else>
        </dgm:choose>
        <dgm:ruleLst>
          <dgm:rule type="primFontSz" val="5" fact="NaN" max="NaN"/>
        </dgm:ruleLst>
      </dgm:layoutNode>
      <dgm:layoutNode name="line1" styleLbl="callout">
        <dgm:alg type="sp"/>
        <dgm:shape xmlns:r="http://schemas.openxmlformats.org/officeDocument/2006/relationships" type="line" r:blip="">
          <dgm:adjLst/>
        </dgm:shape>
        <dgm:presOf/>
        <dgm:constrLst/>
        <dgm:ruleLst/>
      </dgm:layoutNode>
      <dgm:layoutNode name="d1" styleLbl="callout">
        <dgm:alg type="sp"/>
        <dgm:choose name="Name32">
          <dgm:if name="Name33" func="var" arg="dir" op="equ" val="norm">
            <dgm:shape xmlns:r="http://schemas.openxmlformats.org/officeDocument/2006/relationships" rot="90" type="line" r:blip="">
              <dgm:adjLst/>
            </dgm:shape>
          </dgm:if>
          <dgm:else name="Name34">
            <dgm:shape xmlns:r="http://schemas.openxmlformats.org/officeDocument/2006/relationships" rot="180" type="line" r:blip="">
              <dgm:adjLst/>
            </dgm:shape>
          </dgm:else>
        </dgm:choose>
        <dgm:presOf/>
        <dgm:constrLst/>
        <dgm:ruleLst/>
      </dgm:layoutNode>
    </dgm:forEach>
    <dgm:forEach name="Name35" axis="ch" ptType="node" st="2" cnt="1">
      <dgm:layoutNode name="circle2" styleLbl="lnNode1">
        <dgm:alg type="sp"/>
        <dgm:shape xmlns:r="http://schemas.openxmlformats.org/officeDocument/2006/relationships" type="ellipse" r:blip="" zOrderOff="-5">
          <dgm:adjLst/>
        </dgm:shape>
        <dgm:presOf/>
        <dgm:constrLst/>
        <dgm:ruleLst/>
      </dgm:layoutNode>
      <dgm:layoutNode name="text2" styleLbl="revTx">
        <dgm:varLst>
          <dgm:bulletEnabled val="1"/>
        </dgm:varLst>
        <dgm:choose name="Name36">
          <dgm:if name="Name37" func="var" arg="dir" op="equ" val="norm">
            <dgm:choose name="Name38">
              <dgm:if name="Name39" axis="root des" ptType="all node" func="maxDepth" op="gt" val="1">
                <dgm:alg type="tx">
                  <dgm:param type="parTxLTRAlign" val="l"/>
                  <dgm:param type="parTxRTLAlign" val="r"/>
                </dgm:alg>
              </dgm:if>
              <dgm:else name="Name40">
                <dgm:alg type="tx">
                  <dgm:param type="parTxLTRAlign" val="l"/>
                  <dgm:param type="parTxRTLAlign" val="l"/>
                </dgm:alg>
              </dgm:else>
            </dgm:choose>
          </dgm:if>
          <dgm:else name="Name41">
            <dgm:choose name="Name42">
              <dgm:if name="Name43" axis="root des" ptType="all node" func="maxDepth" op="gt" val="1">
                <dgm:alg type="tx">
                  <dgm:param type="parTxLTRAlign" val="l"/>
                  <dgm:param type="parTxRTLAlign" val="r"/>
                </dgm:alg>
              </dgm:if>
              <dgm:else name="Name44">
                <dgm:alg type="tx">
                  <dgm:param type="parTxLTRAlign" val="r"/>
                  <dgm:param type="parTxRTLAlign" val="r"/>
                </dgm:alg>
              </dgm:else>
            </dgm:choose>
          </dgm:else>
        </dgm:choose>
        <dgm:shape xmlns:r="http://schemas.openxmlformats.org/officeDocument/2006/relationships" type="rect" r:blip="">
          <dgm:adjLst/>
        </dgm:shape>
        <dgm:presOf axis="desOrSelf" ptType="node"/>
        <dgm:choose name="Name45">
          <dgm:if name="Name46" func="var" arg="dir" op="equ" val="norm">
            <dgm:constrLst>
              <dgm:constr type="tMarg" refType="primFontSz" fact="0.1"/>
              <dgm:constr type="bMarg" refType="primFontSz" fact="0.1"/>
              <dgm:constr type="rMarg" refType="primFontSz" fact="0.1"/>
            </dgm:constrLst>
          </dgm:if>
          <dgm:else name="Name47">
            <dgm:constrLst>
              <dgm:constr type="tMarg" refType="primFontSz" fact="0.1"/>
              <dgm:constr type="bMarg" refType="primFontSz" fact="0.1"/>
              <dgm:constr type="lMarg" refType="primFontSz" fact="0.1"/>
            </dgm:constrLst>
          </dgm:else>
        </dgm:choose>
        <dgm:ruleLst>
          <dgm:rule type="primFontSz" val="5" fact="NaN" max="NaN"/>
        </dgm:ruleLst>
      </dgm:layoutNode>
      <dgm:layoutNode name="line2" styleLbl="callout">
        <dgm:alg type="sp"/>
        <dgm:shape xmlns:r="http://schemas.openxmlformats.org/officeDocument/2006/relationships" type="line" r:blip="">
          <dgm:adjLst/>
        </dgm:shape>
        <dgm:presOf/>
        <dgm:constrLst/>
        <dgm:ruleLst/>
      </dgm:layoutNode>
      <dgm:layoutNode name="d2" styleLbl="callout">
        <dgm:alg type="sp"/>
        <dgm:choose name="Name48">
          <dgm:if name="Name49" func="var" arg="dir" op="equ" val="norm">
            <dgm:shape xmlns:r="http://schemas.openxmlformats.org/officeDocument/2006/relationships" rot="90" type="line" r:blip="">
              <dgm:adjLst/>
            </dgm:shape>
          </dgm:if>
          <dgm:else name="Name50">
            <dgm:shape xmlns:r="http://schemas.openxmlformats.org/officeDocument/2006/relationships" rot="180" type="line" r:blip="">
              <dgm:adjLst/>
            </dgm:shape>
          </dgm:else>
        </dgm:choose>
        <dgm:presOf/>
        <dgm:constrLst/>
        <dgm:ruleLst/>
      </dgm:layoutNode>
    </dgm:forEach>
    <dgm:forEach name="Name51" axis="ch" ptType="node" st="3" cnt="1">
      <dgm:layoutNode name="circle3" styleLbl="lnNode1">
        <dgm:alg type="sp"/>
        <dgm:shape xmlns:r="http://schemas.openxmlformats.org/officeDocument/2006/relationships" type="ellipse" r:blip="" zOrderOff="-10">
          <dgm:adjLst/>
        </dgm:shape>
        <dgm:presOf/>
        <dgm:constrLst/>
        <dgm:ruleLst/>
      </dgm:layoutNode>
      <dgm:layoutNode name="text3" styleLbl="revTx">
        <dgm:varLst>
          <dgm:bulletEnabled val="1"/>
        </dgm:varLst>
        <dgm:choose name="Name52">
          <dgm:if name="Name53" func="var" arg="dir" op="equ" val="norm">
            <dgm:choose name="Name54">
              <dgm:if name="Name55" axis="root des" ptType="all node" func="maxDepth" op="gt" val="1">
                <dgm:alg type="tx">
                  <dgm:param type="parTxLTRAlign" val="l"/>
                  <dgm:param type="parTxRTLAlign" val="r"/>
                </dgm:alg>
              </dgm:if>
              <dgm:else name="Name56">
                <dgm:alg type="tx">
                  <dgm:param type="parTxLTRAlign" val="l"/>
                  <dgm:param type="parTxRTLAlign" val="l"/>
                </dgm:alg>
              </dgm:else>
            </dgm:choose>
          </dgm:if>
          <dgm:else name="Name57">
            <dgm:choose name="Name58">
              <dgm:if name="Name59" axis="root des" ptType="all node" func="maxDepth" op="gt" val="1">
                <dgm:alg type="tx">
                  <dgm:param type="parTxLTRAlign" val="l"/>
                  <dgm:param type="parTxRTLAlign" val="r"/>
                </dgm:alg>
              </dgm:if>
              <dgm:else name="Name60">
                <dgm:alg type="tx">
                  <dgm:param type="parTxLTRAlign" val="r"/>
                  <dgm:param type="parTxRTLAlign" val="r"/>
                </dgm:alg>
              </dgm:else>
            </dgm:choose>
          </dgm:else>
        </dgm:choose>
        <dgm:shape xmlns:r="http://schemas.openxmlformats.org/officeDocument/2006/relationships" type="rect" r:blip="">
          <dgm:adjLst/>
        </dgm:shape>
        <dgm:presOf axis="desOrSelf" ptType="node"/>
        <dgm:choose name="Name61">
          <dgm:if name="Name62" func="var" arg="dir" op="equ" val="norm">
            <dgm:constrLst>
              <dgm:constr type="tMarg" refType="primFontSz" fact="0.1"/>
              <dgm:constr type="bMarg" refType="primFontSz" fact="0.1"/>
              <dgm:constr type="rMarg" refType="primFontSz" fact="0.1"/>
            </dgm:constrLst>
          </dgm:if>
          <dgm:else name="Name63">
            <dgm:constrLst>
              <dgm:constr type="tMarg" refType="primFontSz" fact="0.1"/>
              <dgm:constr type="bMarg" refType="primFontSz" fact="0.1"/>
              <dgm:constr type="lMarg" refType="primFontSz" fact="0.1"/>
            </dgm:constrLst>
          </dgm:else>
        </dgm:choose>
        <dgm:ruleLst>
          <dgm:rule type="primFontSz" val="5" fact="NaN" max="NaN"/>
        </dgm:ruleLst>
      </dgm:layoutNode>
      <dgm:layoutNode name="line3" styleLbl="callout">
        <dgm:alg type="sp"/>
        <dgm:shape xmlns:r="http://schemas.openxmlformats.org/officeDocument/2006/relationships" type="line" r:blip="">
          <dgm:adjLst/>
        </dgm:shape>
        <dgm:presOf/>
        <dgm:constrLst/>
        <dgm:ruleLst/>
      </dgm:layoutNode>
      <dgm:layoutNode name="d3" styleLbl="callout">
        <dgm:alg type="sp"/>
        <dgm:choose name="Name64">
          <dgm:if name="Name65" func="var" arg="dir" op="equ" val="norm">
            <dgm:shape xmlns:r="http://schemas.openxmlformats.org/officeDocument/2006/relationships" rot="90" type="line" r:blip="">
              <dgm:adjLst/>
            </dgm:shape>
          </dgm:if>
          <dgm:else name="Name66">
            <dgm:shape xmlns:r="http://schemas.openxmlformats.org/officeDocument/2006/relationships" rot="180" type="line" r:blip="">
              <dgm:adjLst/>
            </dgm:shape>
          </dgm:else>
        </dgm:choose>
        <dgm:presOf/>
        <dgm:constrLst/>
        <dgm:ruleLst/>
      </dgm:layoutNode>
    </dgm:forEach>
    <dgm:forEach name="Name67" axis="ch" ptType="node" st="4" cnt="1">
      <dgm:layoutNode name="circle4" styleLbl="lnNode1">
        <dgm:alg type="sp"/>
        <dgm:shape xmlns:r="http://schemas.openxmlformats.org/officeDocument/2006/relationships" type="ellipse" r:blip="" zOrderOff="-15">
          <dgm:adjLst/>
        </dgm:shape>
        <dgm:presOf/>
        <dgm:constrLst/>
        <dgm:ruleLst/>
      </dgm:layoutNode>
      <dgm:layoutNode name="text4" styleLbl="revTx">
        <dgm:varLst>
          <dgm:bulletEnabled val="1"/>
        </dgm:varLst>
        <dgm:choose name="Name68">
          <dgm:if name="Name69" func="var" arg="dir" op="equ" val="norm">
            <dgm:choose name="Name70">
              <dgm:if name="Name71" axis="root des" ptType="all node" func="maxDepth" op="gt" val="1">
                <dgm:alg type="tx">
                  <dgm:param type="parTxLTRAlign" val="l"/>
                  <dgm:param type="parTxRTLAlign" val="r"/>
                </dgm:alg>
              </dgm:if>
              <dgm:else name="Name72">
                <dgm:alg type="tx">
                  <dgm:param type="parTxLTRAlign" val="l"/>
                  <dgm:param type="parTxRTLAlign" val="l"/>
                </dgm:alg>
              </dgm:else>
            </dgm:choose>
          </dgm:if>
          <dgm:else name="Name73">
            <dgm:choose name="Name74">
              <dgm:if name="Name75" axis="root des" ptType="all node" func="maxDepth" op="gt" val="1">
                <dgm:alg type="tx">
                  <dgm:param type="parTxLTRAlign" val="l"/>
                  <dgm:param type="parTxRTLAlign" val="r"/>
                </dgm:alg>
              </dgm:if>
              <dgm:else name="Name76">
                <dgm:alg type="tx">
                  <dgm:param type="parTxLTRAlign" val="r"/>
                  <dgm:param type="parTxRTLAlign" val="r"/>
                </dgm:alg>
              </dgm:else>
            </dgm:choose>
          </dgm:else>
        </dgm:choose>
        <dgm:shape xmlns:r="http://schemas.openxmlformats.org/officeDocument/2006/relationships" type="rect" r:blip="">
          <dgm:adjLst/>
        </dgm:shape>
        <dgm:presOf axis="desOrSelf" ptType="node"/>
        <dgm:choose name="Name77">
          <dgm:if name="Name78" func="var" arg="dir" op="equ" val="norm">
            <dgm:constrLst>
              <dgm:constr type="tMarg" refType="primFontSz" fact="0.1"/>
              <dgm:constr type="bMarg" refType="primFontSz" fact="0.1"/>
              <dgm:constr type="rMarg" refType="primFontSz" fact="0.1"/>
            </dgm:constrLst>
          </dgm:if>
          <dgm:else name="Name79">
            <dgm:constrLst>
              <dgm:constr type="tMarg" refType="primFontSz" fact="0.1"/>
              <dgm:constr type="bMarg" refType="primFontSz" fact="0.1"/>
              <dgm:constr type="lMarg" refType="primFontSz" fact="0.1"/>
            </dgm:constrLst>
          </dgm:else>
        </dgm:choose>
        <dgm:ruleLst>
          <dgm:rule type="primFontSz" val="5" fact="NaN" max="NaN"/>
        </dgm:ruleLst>
      </dgm:layoutNode>
      <dgm:layoutNode name="line4" styleLbl="callout">
        <dgm:alg type="sp"/>
        <dgm:shape xmlns:r="http://schemas.openxmlformats.org/officeDocument/2006/relationships" type="line" r:blip="">
          <dgm:adjLst/>
        </dgm:shape>
        <dgm:presOf/>
        <dgm:constrLst/>
        <dgm:ruleLst/>
      </dgm:layoutNode>
      <dgm:layoutNode name="d4" styleLbl="callout">
        <dgm:alg type="sp"/>
        <dgm:choose name="Name80">
          <dgm:if name="Name81" func="var" arg="dir" op="equ" val="norm">
            <dgm:shape xmlns:r="http://schemas.openxmlformats.org/officeDocument/2006/relationships" rot="90" type="line" r:blip="">
              <dgm:adjLst/>
            </dgm:shape>
          </dgm:if>
          <dgm:else name="Name82">
            <dgm:shape xmlns:r="http://schemas.openxmlformats.org/officeDocument/2006/relationships" rot="180" type="line" r:blip="">
              <dgm:adjLst/>
            </dgm:shape>
          </dgm:else>
        </dgm:choose>
        <dgm:presOf/>
        <dgm:constrLst/>
        <dgm:ruleLst/>
      </dgm:layoutNode>
    </dgm:forEach>
    <dgm:forEach name="Name83" axis="ch" ptType="node" st="5" cnt="1">
      <dgm:layoutNode name="circle5" styleLbl="lnNode1">
        <dgm:alg type="sp"/>
        <dgm:shape xmlns:r="http://schemas.openxmlformats.org/officeDocument/2006/relationships" type="ellipse" r:blip="" zOrderOff="-20">
          <dgm:adjLst/>
        </dgm:shape>
        <dgm:presOf/>
        <dgm:constrLst/>
        <dgm:ruleLst/>
      </dgm:layoutNode>
      <dgm:layoutNode name="text5" styleLbl="revTx">
        <dgm:varLst>
          <dgm:bulletEnabled val="1"/>
        </dgm:varLst>
        <dgm:choose name="Name84">
          <dgm:if name="Name85" func="var" arg="dir" op="equ" val="norm">
            <dgm:choose name="Name86">
              <dgm:if name="Name87" axis="root des" ptType="all node" func="maxDepth" op="gt" val="1">
                <dgm:alg type="tx">
                  <dgm:param type="parTxLTRAlign" val="l"/>
                  <dgm:param type="parTxRTLAlign" val="r"/>
                </dgm:alg>
              </dgm:if>
              <dgm:else name="Name88">
                <dgm:alg type="tx">
                  <dgm:param type="parTxLTRAlign" val="l"/>
                  <dgm:param type="parTxRTLAlign" val="l"/>
                </dgm:alg>
              </dgm:else>
            </dgm:choose>
          </dgm:if>
          <dgm:else name="Name89">
            <dgm:choose name="Name90">
              <dgm:if name="Name91" axis="root des" ptType="all node" func="maxDepth" op="gt" val="1">
                <dgm:alg type="tx">
                  <dgm:param type="parTxLTRAlign" val="l"/>
                  <dgm:param type="parTxRTLAlign" val="r"/>
                </dgm:alg>
              </dgm:if>
              <dgm:else name="Name92">
                <dgm:alg type="tx">
                  <dgm:param type="parTxLTRAlign" val="r"/>
                  <dgm:param type="parTxRTLAlign" val="r"/>
                </dgm:alg>
              </dgm:else>
            </dgm:choose>
          </dgm:else>
        </dgm:choose>
        <dgm:shape xmlns:r="http://schemas.openxmlformats.org/officeDocument/2006/relationships" type="rect" r:blip="">
          <dgm:adjLst/>
        </dgm:shape>
        <dgm:presOf axis="desOrSelf" ptType="node"/>
        <dgm:choose name="Name93">
          <dgm:if name="Name94" func="var" arg="dir" op="equ" val="norm">
            <dgm:constrLst>
              <dgm:constr type="tMarg" refType="primFontSz" fact="0.1"/>
              <dgm:constr type="bMarg" refType="primFontSz" fact="0.1"/>
              <dgm:constr type="rMarg" refType="primFontSz" fact="0.1"/>
            </dgm:constrLst>
          </dgm:if>
          <dgm:else name="Name95">
            <dgm:constrLst>
              <dgm:constr type="tMarg" refType="primFontSz" fact="0.1"/>
              <dgm:constr type="bMarg" refType="primFontSz" fact="0.1"/>
              <dgm:constr type="lMarg" refType="primFontSz" fact="0.1"/>
            </dgm:constrLst>
          </dgm:else>
        </dgm:choose>
        <dgm:ruleLst>
          <dgm:rule type="primFontSz" val="5" fact="NaN" max="NaN"/>
        </dgm:ruleLst>
      </dgm:layoutNode>
      <dgm:layoutNode name="line5" styleLbl="callout">
        <dgm:alg type="sp"/>
        <dgm:shape xmlns:r="http://schemas.openxmlformats.org/officeDocument/2006/relationships" type="line" r:blip="">
          <dgm:adjLst/>
        </dgm:shape>
        <dgm:presOf/>
        <dgm:constrLst/>
        <dgm:ruleLst/>
      </dgm:layoutNode>
      <dgm:layoutNode name="d5" styleLbl="callout">
        <dgm:alg type="sp"/>
        <dgm:choose name="Name96">
          <dgm:if name="Name97" func="var" arg="dir" op="equ" val="norm">
            <dgm:shape xmlns:r="http://schemas.openxmlformats.org/officeDocument/2006/relationships" rot="90" type="line" r:blip="">
              <dgm:adjLst/>
            </dgm:shape>
          </dgm:if>
          <dgm:else name="Name98">
            <dgm:shape xmlns:r="http://schemas.openxmlformats.org/officeDocument/2006/relationships" rot="180" type="line" r:blip="">
              <dgm:adjLst/>
            </dgm:shape>
          </dgm:else>
        </dgm:choose>
        <dgm:presOf/>
        <dgm:constrLst/>
        <dgm:ruleLst/>
      </dgm:layoutNode>
    </dgm:forEach>
  </dgm:layoutNode>
</dgm:layoutDef>
</file>

<file path=word/diagrams/layout2.xml><?xml version="1.0" encoding="utf-8"?>
<dgm:layoutDef xmlns:dgm="http://schemas.openxmlformats.org/drawingml/2006/diagram" xmlns:a="http://schemas.openxmlformats.org/drawingml/2006/main" uniqueId="urn:microsoft.com/office/officeart/2011/layout/HexagonRadial">
  <dgm:title val="Hexagon Radial"/>
  <dgm:desc val="Use to show a sequential process that relates to a central idea or theme. Limited to six Level 2 shapes. Works best with small amounts of text. Unused text does not appear, but remains available if you switch layouts."/>
  <dgm:catLst>
    <dgm:cat type="cycle" pri="8500"/>
    <dgm:cat type="officeonline" pri="9000"/>
  </dgm:catLst>
  <dgm:sampData>
    <dgm:dataModel>
      <dgm:ptLst>
        <dgm:pt modelId="0" type="doc"/>
        <dgm:pt modelId="10">
          <dgm:prSet phldr="1"/>
        </dgm:pt>
        <dgm:pt modelId="11">
          <dgm:prSet phldr="1"/>
        </dgm:pt>
        <dgm:pt modelId="12">
          <dgm:prSet phldr="1"/>
        </dgm:pt>
        <dgm:pt modelId="13">
          <dgm:prSet phldr="1"/>
        </dgm:pt>
        <dgm:pt modelId="14">
          <dgm:prSet phldr="1"/>
        </dgm:pt>
        <dgm:pt modelId="15">
          <dgm:prSet phldr="1"/>
        </dgm:pt>
        <dgm:pt modelId="16">
          <dgm:prSet phldr="1"/>
        </dgm:pt>
      </dgm:ptLst>
      <dgm:cxnLst>
        <dgm:cxn modelId="40" srcId="0" destId="10" srcOrd="0" destOrd="0"/>
        <dgm:cxn modelId="50" srcId="10" destId="11" srcOrd="0" destOrd="0"/>
        <dgm:cxn modelId="60" srcId="10" destId="12" srcOrd="0" destOrd="0"/>
        <dgm:cxn modelId="70" srcId="10" destId="13" srcOrd="0" destOrd="0"/>
        <dgm:cxn modelId="80" srcId="10" destId="14" srcOrd="0" destOrd="0"/>
        <dgm:cxn modelId="90" srcId="10" destId="15" srcOrd="0" destOrd="0"/>
        <dgm:cxn modelId="100" srcId="10" destId="16" srcOrd="0" destOrd="0"/>
      </dgm:cxnLst>
      <dgm:bg/>
      <dgm:whole/>
    </dgm:dataModel>
  </dgm:sampData>
  <dgm:styleData>
    <dgm:dataModel>
      <dgm:ptLst>
        <dgm:pt modelId="0" type="doc"/>
        <dgm:pt modelId="10">
          <dgm:prSet phldr="1"/>
        </dgm:pt>
        <dgm:pt modelId="11">
          <dgm:prSet phldr="1"/>
        </dgm:pt>
        <dgm:pt modelId="12">
          <dgm:prSet phldr="1"/>
        </dgm:pt>
        <dgm:pt modelId="13">
          <dgm:prSet phldr="1"/>
        </dgm:pt>
      </dgm:ptLst>
      <dgm:cxnLst>
        <dgm:cxn modelId="40" srcId="0" destId="10" srcOrd="0" destOrd="0"/>
        <dgm:cxn modelId="50" srcId="10" destId="11" srcOrd="0" destOrd="0"/>
        <dgm:cxn modelId="60" srcId="10" destId="12" srcOrd="0" destOrd="0"/>
        <dgm:cxn modelId="70" srcId="10" destId="13" srcOrd="0" destOrd="0"/>
      </dgm:cxnLst>
      <dgm:bg/>
      <dgm:whole/>
    </dgm:dataModel>
  </dgm:styleData>
  <dgm:clrData>
    <dgm:dataModel>
      <dgm:ptLst>
        <dgm:pt modelId="0" type="doc"/>
        <dgm:pt modelId="10">
          <dgm:prSet phldr="1"/>
        </dgm:pt>
        <dgm:pt modelId="11">
          <dgm:prSet phldr="1"/>
        </dgm:pt>
        <dgm:pt modelId="12">
          <dgm:prSet phldr="1"/>
        </dgm:pt>
        <dgm:pt modelId="13">
          <dgm:prSet phldr="1"/>
        </dgm:pt>
        <dgm:pt modelId="14">
          <dgm:prSet phldr="1"/>
        </dgm:pt>
        <dgm:pt modelId="15">
          <dgm:prSet phldr="1"/>
        </dgm:pt>
        <dgm:pt modelId="16">
          <dgm:prSet phldr="1"/>
        </dgm:pt>
      </dgm:ptLst>
      <dgm:cxnLst>
        <dgm:cxn modelId="40" srcId="0" destId="10" srcOrd="0" destOrd="0"/>
        <dgm:cxn modelId="50" srcId="10" destId="11" srcOrd="0" destOrd="0"/>
        <dgm:cxn modelId="60" srcId="10" destId="12" srcOrd="0" destOrd="0"/>
        <dgm:cxn modelId="70" srcId="10" destId="13" srcOrd="0" destOrd="0"/>
        <dgm:cxn modelId="80" srcId="10" destId="14" srcOrd="0" destOrd="0"/>
        <dgm:cxn modelId="90" srcId="10" destId="15" srcOrd="0" destOrd="0"/>
        <dgm:cxn modelId="100" srcId="10" destId="16" srcOrd="0" destOrd="0"/>
      </dgm:cxnLst>
      <dgm:bg/>
      <dgm:whole/>
    </dgm:dataModel>
  </dgm:clrData>
  <dgm:layoutNode name="Name0">
    <dgm:varLst>
      <dgm:chMax val="1"/>
      <dgm:chPref val="1"/>
      <dgm:dir/>
      <dgm:animOne val="branch"/>
      <dgm:animLvl val="lvl"/>
    </dgm:varLst>
    <dgm:shape xmlns:r="http://schemas.openxmlformats.org/officeDocument/2006/relationships" r:blip="">
      <dgm:adjLst/>
    </dgm:shape>
    <dgm:choose name="Name1">
      <dgm:if name="Name2" func="var" arg="dir" op="equ" val="norm">
        <dgm:choose name="Name3">
          <dgm:if name="Name4" axis="ch ch" ptType="node node" st="1 1" cnt="1 0" func="cnt" op="equ" val="0">
            <dgm:alg type="composite">
              <dgm:param type="ar" val="1.1561"/>
            </dgm:alg>
            <dgm:constrLst>
              <dgm:constr type="primFontSz" for="des" forName="Parent" val="65"/>
              <dgm:constr type="l" for="ch" forName="Parent" refType="w" fact="0"/>
              <dgm:constr type="t" for="ch" forName="Parent" refType="h" fact="0"/>
              <dgm:constr type="w" for="ch" forName="Parent" refType="w"/>
              <dgm:constr type="h" for="ch" forName="Parent" refType="h"/>
            </dgm:constrLst>
          </dgm:if>
          <dgm:if name="Name5" axis="ch ch" ptType="node node" st="1 1" cnt="1 0" func="cnt" op="lte" val="1">
            <dgm:alg type="composite">
              <dgm:param type="ar" val="1.368"/>
            </dgm:alg>
            <dgm:constrLst>
              <dgm:constr type="primFontSz" for="des" forName="Parent" val="65"/>
              <dgm:constr type="primFontSz" for="des" forName="Child1" val="65"/>
              <dgm:constr type="primFontSz" for="des" forName="Child1" refType="primFontSz" refFor="des" refForName="Parent" op="lte"/>
              <dgm:constr type="l" for="ch" forName="Accent1" refType="w" fact="0.1685"/>
              <dgm:constr type="t" for="ch" forName="Accent1" refType="h" fact="0.2946"/>
              <dgm:constr type="w" for="ch" forName="Accent1" refType="w" fact="0.462"/>
              <dgm:constr type="h" for="ch" forName="Accent1" refType="h" fact="0.5472"/>
              <dgm:constr type="l" for="ch" forName="Parent" refType="w" fact="0"/>
              <dgm:constr type="t" for="ch" forName="Parent" refType="h" fact="0.2885"/>
              <dgm:constr type="w" for="ch" forName="Parent" refType="w" fact="0.6013"/>
              <dgm:constr type="h" for="ch" forName="Parent" refType="h" fact="0.7115"/>
              <dgm:constr type="l" for="ch" forName="Child1" refType="w" fact="0.5073"/>
              <dgm:constr type="t" for="ch" forName="Child1" refType="h" fact="0"/>
              <dgm:constr type="w" for="ch" forName="Child1" refType="w" fact="0.4927"/>
              <dgm:constr type="h" for="ch" forName="Child1" refType="h" fact="0.5831"/>
            </dgm:constrLst>
          </dgm:if>
          <dgm:if name="Name6" axis="ch ch" ptType="node node" st="1 1" cnt="1 0" func="cnt" op="equ" val="2">
            <dgm:alg type="composite">
              <dgm:param type="ar" val="1.0619"/>
            </dgm:alg>
            <dgm:constrLst>
              <dgm:constr type="primFontSz" for="des" forName="Parent" val="65"/>
              <dgm:constr type="primFontSz" for="des" forName="Child1" val="65"/>
              <dgm:constr type="primFontSz" for="des" forName="Child1" refType="primFontSz" refFor="des" refForName="Parent" op="lte"/>
              <dgm:constr type="primFontSz" for="des" forName="Child2" refType="primFontSz" refFor="des" refForName="Parent" op="lte"/>
              <dgm:constr type="primFontSz" for="des" forName="Child2" refType="primFontSz" refFor="des" refForName="Child1" op="equ"/>
              <dgm:constr type="l" for="ch" forName="Accent2" refType="w" fact="0.6413"/>
              <dgm:constr type="t" for="ch" forName="Accent2" refType="h" fact="0.3477"/>
              <dgm:constr type="w" for="ch" forName="Accent2" refType="w" fact="0.2269"/>
              <dgm:constr type="h" for="ch" forName="Accent2" refType="h" fact="0.2076"/>
              <dgm:constr type="l" for="ch" forName="Accent1" refType="w" fact="0"/>
              <dgm:constr type="t" for="ch" forName="Accent1" refType="h" fact="0"/>
              <dgm:constr type="w" for="ch" forName="Accent1" refType="w" fact="0"/>
              <dgm:constr type="h" for="ch" forName="Accent1" refType="h" fact="0"/>
              <dgm:constr type="l" for="ch" forName="Parent" refType="w" fact="0"/>
              <dgm:constr type="t" for="ch" forName="Parent" refType="h" fact="0.2239"/>
              <dgm:constr type="w" for="ch" forName="Parent" refType="w" fact="0.6013"/>
              <dgm:constr type="h" for="ch" forName="Parent" refType="h" fact="0.5523"/>
              <dgm:constr type="l" for="ch" forName="Child1" refType="w" fact="0.5073"/>
              <dgm:constr type="t" for="ch" forName="Child1" refType="h" fact="0"/>
              <dgm:constr type="w" for="ch" forName="Child1" refType="w" fact="0.4927"/>
              <dgm:constr type="h" for="ch" forName="Child1" refType="h" fact="0.4527"/>
              <dgm:constr type="l" for="ch" forName="Child2" refType="w" fact="0.5073"/>
              <dgm:constr type="t" for="ch" forName="Child2" refType="h" fact="0.5473"/>
              <dgm:constr type="w" for="ch" forName="Child2" refType="w" fact="0.4927"/>
              <dgm:constr type="h" for="ch" forName="Child2" refType="h" fact="0.4527"/>
            </dgm:constrLst>
          </dgm:if>
          <dgm:if name="Name7" axis="ch ch" ptType="node node" st="1 1" cnt="1 0" func="cnt" op="equ" val="3">
            <dgm:alg type="composite">
              <dgm:param type="ar" val="0.8305"/>
            </dgm:alg>
            <dgm:constrLst>
              <dgm:constr type="primFontSz" for="des" forName="Parent" val="65"/>
              <dgm:constr type="primFontSz" for="des" forName="Child1" val="65"/>
              <dgm:constr type="primFontSz" for="des" forName="Child1" refType="primFontSz" refFor="des" refForName="Parent" op="lte"/>
              <dgm:constr type="primFontSz" for="des" forName="Child2" refType="primFontSz" refFor="des" refForName="Parent" op="lte"/>
              <dgm:constr type="primFontSz" for="des" forName="Child3" refType="primFontSz" refFor="des" refForName="Parent" op="lte"/>
              <dgm:constr type="primFontSz" for="des" forName="Child2" refType="primFontSz" refFor="des" refForName="Child1" op="equ"/>
              <dgm:constr type="primFontSz" for="des" forName="Child3" refType="primFontSz" refFor="des" refForName="Child1" op="equ"/>
              <dgm:constr type="l" for="ch" forName="Accent3" refType="w" fact="0.4573"/>
              <dgm:constr type="t" for="ch" forName="Accent3" refType="h" fact="0.6145"/>
              <dgm:constr type="w" for="ch" forName="Accent3" refType="w" fact="0.2269"/>
              <dgm:constr type="h" for="ch" forName="Accent3" refType="h" fact="0.1623"/>
              <dgm:constr type="l" for="ch" forName="Accent2" refType="w" fact="0.6413"/>
              <dgm:constr type="t" for="ch" forName="Accent2" refType="h" fact="0.2719"/>
              <dgm:constr type="w" for="ch" forName="Accent2" refType="w" fact="0.2269"/>
              <dgm:constr type="h" for="ch" forName="Accent2" refType="h" fact="0.1623"/>
              <dgm:constr type="l" for="ch" forName="Accent1" refType="w" fact="0"/>
              <dgm:constr type="t" for="ch" forName="Accent1" refType="h" fact="0"/>
              <dgm:constr type="w" for="ch" forName="Accent1" refType="w" fact="0"/>
              <dgm:constr type="h" for="ch" forName="Accent1" refType="h" fact="0"/>
              <dgm:constr type="l" for="ch" forName="Child3" refType="w" fact="0.0554"/>
              <dgm:constr type="t" for="ch" forName="Child3" refType="h" fact="0.646"/>
              <dgm:constr type="w" for="ch" forName="Child3" refType="w" fact="0.4927"/>
              <dgm:constr type="h" for="ch" forName="Child3" refType="h" fact="0.354"/>
              <dgm:constr type="l" for="ch" forName="Parent" refType="w" fact="0"/>
              <dgm:constr type="t" for="ch" forName="Parent" refType="h" fact="0.1751"/>
              <dgm:constr type="w" for="ch" forName="Parent" refType="w" fact="0.6013"/>
              <dgm:constr type="h" for="ch" forName="Parent" refType="h" fact="0.4319"/>
              <dgm:constr type="l" for="ch" forName="Child1" refType="w" fact="0.5073"/>
              <dgm:constr type="t" for="ch" forName="Child1" refType="h" fact="0"/>
              <dgm:constr type="w" for="ch" forName="Child1" refType="w" fact="0.4927"/>
              <dgm:constr type="h" for="ch" forName="Child1" refType="h" fact="0.354"/>
              <dgm:constr type="l" for="ch" forName="Child2" refType="w" fact="0.5073"/>
              <dgm:constr type="t" for="ch" forName="Child2" refType="h" fact="0.428"/>
              <dgm:constr type="w" for="ch" forName="Child2" refType="w" fact="0.4927"/>
              <dgm:constr type="h" for="ch" forName="Child2" refType="h" fact="0.354"/>
            </dgm:constrLst>
          </dgm:if>
          <dgm:if name="Name8" axis="ch ch" ptType="node node" st="1 1" cnt="1 0" func="cnt" op="equ" val="4">
            <dgm:alg type="composite">
              <dgm:param type="ar" val="0.682"/>
            </dgm:alg>
            <dgm:constrLst>
              <dgm:constr type="primFontSz" for="des" forName="Parent" val="65"/>
              <dgm:constr type="primFontSz" for="des" forName="Child1" val="65"/>
              <dgm:constr type="primFontSz" for="des" forName="Child1" refType="primFontSz" refFor="des" refForName="Parent" op="lte"/>
              <dgm:constr type="primFontSz" for="des" forName="Child2" refType="primFontSz" refFor="des" refForName="Parent" op="lte"/>
              <dgm:constr type="primFontSz" for="des" forName="Child3" refType="primFontSz" refFor="des" refForName="Parent" op="lte"/>
              <dgm:constr type="primFontSz" for="des" forName="Child4" refType="primFontSz" refFor="des" refForName="Parent" op="lte"/>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l" for="ch" forName="Accent4" refType="w" fact="0.4573"/>
              <dgm:constr type="t" for="ch" forName="Accent4" refType="h" fact="0.6834"/>
              <dgm:constr type="w" for="ch" forName="Accent4" refType="w" fact="0.2269"/>
              <dgm:constr type="h" for="ch" forName="Accent4" refType="h" fact="0.1333"/>
              <dgm:constr type="l" for="ch" forName="Accent3" refType="w" fact="0.6413"/>
              <dgm:constr type="t" for="ch" forName="Accent3" refType="h" fact="0.4021"/>
              <dgm:constr type="w" for="ch" forName="Accent3" refType="w" fact="0.2269"/>
              <dgm:constr type="h" for="ch" forName="Accent3" refType="h" fact="0.1333"/>
              <dgm:constr type="l" for="ch" forName="Accent2" refType="w" fact="0.3765"/>
              <dgm:constr type="t" for="ch" forName="Accent2" refType="h" fact="0.1529"/>
              <dgm:constr type="w" for="ch" forName="Accent2" refType="w" fact="0.2269"/>
              <dgm:constr type="h" for="ch" forName="Accent2" refType="h" fact="0.1333"/>
              <dgm:constr type="l" for="ch" forName="Accent1" refType="w" fact="0"/>
              <dgm:constr type="t" for="ch" forName="Accent1" refType="h" fact="0"/>
              <dgm:constr type="w" for="ch" forName="Accent1" refType="w" fact="0"/>
              <dgm:constr type="h" for="ch" forName="Accent1" refType="h" fact="0"/>
              <dgm:constr type="l" for="ch" forName="Child4" refType="w" fact="0.0554"/>
              <dgm:constr type="t" for="ch" forName="Child4" refType="h" fact="0.7093"/>
              <dgm:constr type="w" for="ch" forName="Child4" refType="w" fact="0.4927"/>
              <dgm:constr type="h" for="ch" forName="Child4" refType="h" fact="0.2907"/>
              <dgm:constr type="l" for="ch" forName="Parent" refType="w" fact="0"/>
              <dgm:constr type="t" for="ch" forName="Parent" refType="h" fact="0.3226"/>
              <dgm:constr type="w" for="ch" forName="Parent" refType="w" fact="0.6013"/>
              <dgm:constr type="h" for="ch" forName="Parent" refType="h" fact="0.3547"/>
              <dgm:constr type="l" for="ch" forName="Child2" refType="w" fact="0.5073"/>
              <dgm:constr type="t" for="ch" forName="Child2" refType="h" fact="0.1788"/>
              <dgm:constr type="w" for="ch" forName="Child2" refType="w" fact="0.4927"/>
              <dgm:constr type="h" for="ch" forName="Child2" refType="h" fact="0.2907"/>
              <dgm:constr type="l" for="ch" forName="Child3" refType="w" fact="0.5073"/>
              <dgm:constr type="t" for="ch" forName="Child3" refType="h" fact="0.5303"/>
              <dgm:constr type="w" for="ch" forName="Child3" refType="w" fact="0.4927"/>
              <dgm:constr type="h" for="ch" forName="Child3" refType="h" fact="0.2907"/>
              <dgm:constr type="l" for="ch" forName="Child1" refType="w" fact="0.0554"/>
              <dgm:constr type="t" for="ch" forName="Child1" refType="h" fact="0"/>
              <dgm:constr type="w" for="ch" forName="Child1" refType="w" fact="0.4927"/>
              <dgm:constr type="h" for="ch" forName="Child1" refType="h" fact="0.2907"/>
            </dgm:constrLst>
          </dgm:if>
          <dgm:if name="Name9" axis="ch ch" ptType="node node" st="1 1" cnt="1 0" func="cnt" op="equ" val="5">
            <dgm:alg type="composite">
              <dgm:param type="ar" val="0.9538"/>
            </dgm:alg>
            <dgm:constrLst>
              <dgm:constr type="primFontSz" for="des" forName="Parent" val="65"/>
              <dgm:constr type="primFontSz" for="des" forName="Child1" val="65"/>
              <dgm:constr type="primFontSz" for="des" forName="Child1" refType="primFontSz" refFor="des" refForName="Parent" op="lte"/>
              <dgm:constr type="primFontSz" for="des" forName="Child2" refType="primFontSz" refFor="des" refForName="Parent" op="lte"/>
              <dgm:constr type="primFontSz" for="des" forName="Child3" refType="primFontSz" refFor="des" refForName="Parent" op="lte"/>
              <dgm:constr type="primFontSz" for="des" forName="Child4" refType="primFontSz" refFor="des" refForName="Parent" op="lte"/>
              <dgm:constr type="primFontSz" for="des" forName="Child5" refType="primFontSz" refFor="des" refForName="Parent" op="lte"/>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l" for="ch" forName="Accent5" refType="w" fact="0.2858"/>
              <dgm:constr type="t" for="ch" forName="Accent5" refType="h" fact="0.7126"/>
              <dgm:constr type="w" for="ch" forName="Accent5" refType="w" fact="0.1622"/>
              <dgm:constr type="h" for="ch" forName="Accent5" refType="h" fact="0.1333"/>
              <dgm:constr type="l" for="ch" forName="Accent4" refType="w" fact="0.612"/>
              <dgm:constr type="t" for="ch" forName="Accent4" refType="h" fact="0.6834"/>
              <dgm:constr type="w" for="ch" forName="Accent4" refType="w" fact="0.1622"/>
              <dgm:constr type="h" for="ch" forName="Accent4" refType="h" fact="0.1333"/>
              <dgm:constr type="l" for="ch" forName="Accent3" refType="w" fact="0.7435"/>
              <dgm:constr type="t" for="ch" forName="Accent3" refType="h" fact="0.4021"/>
              <dgm:constr type="w" for="ch" forName="Accent3" refType="w" fact="0.1622"/>
              <dgm:constr type="h" for="ch" forName="Accent3" refType="h" fact="0.1333"/>
              <dgm:constr type="l" for="ch" forName="Accent2" refType="w" fact="0.5542"/>
              <dgm:constr type="t" for="ch" forName="Accent2" refType="h" fact="0.1529"/>
              <dgm:constr type="w" for="ch" forName="Accent2" refType="w" fact="0.1622"/>
              <dgm:constr type="h" for="ch" forName="Accent2" refType="h" fact="0.1333"/>
              <dgm:constr type="l" for="ch" forName="Accent1" refType="w" fact="0"/>
              <dgm:constr type="t" for="ch" forName="Accent1" refType="h" fact="0"/>
              <dgm:constr type="w" for="ch" forName="Accent1" refType="w" fact="0"/>
              <dgm:constr type="h" for="ch" forName="Accent1" refType="h" fact="0"/>
              <dgm:constr type="l" for="ch" forName="Child4" refType="w" fact="0.3246"/>
              <dgm:constr type="t" for="ch" forName="Child4" refType="h" fact="0.7093"/>
              <dgm:constr type="w" for="ch" forName="Child4" refType="w" fact="0.3523"/>
              <dgm:constr type="h" for="ch" forName="Child4" refType="h" fact="0.2907"/>
              <dgm:constr type="l" for="ch" forName="Parent" refType="w" fact="0.285"/>
              <dgm:constr type="t" for="ch" forName="Parent" refType="h" fact="0.3226"/>
              <dgm:constr type="w" for="ch" forName="Parent" refType="w" fact="0.4299"/>
              <dgm:constr type="h" for="ch" forName="Parent" refType="h" fact="0.3547"/>
              <dgm:constr type="l" for="ch" forName="Child2" refType="w" fact="0.6477"/>
              <dgm:constr type="t" for="ch" forName="Child2" refType="h" fact="0.1788"/>
              <dgm:constr type="w" for="ch" forName="Child2" refType="w" fact="0.3523"/>
              <dgm:constr type="h" for="ch" forName="Child2" refType="h" fact="0.2907"/>
              <dgm:constr type="l" for="ch" forName="Child3" refType="w" fact="0.6477"/>
              <dgm:constr type="t" for="ch" forName="Child3" refType="h" fact="0.5303"/>
              <dgm:constr type="w" for="ch" forName="Child3" refType="w" fact="0.3523"/>
              <dgm:constr type="h" for="ch" forName="Child3" refType="h" fact="0.2907"/>
              <dgm:constr type="l" for="ch" forName="Child5" refType="w" fact="0"/>
              <dgm:constr type="t" for="ch" forName="Child5" refType="h" fact="0.5305"/>
              <dgm:constr type="w" for="ch" forName="Child5" refType="w" fact="0.3523"/>
              <dgm:constr type="h" for="ch" forName="Child5" refType="h" fact="0.2907"/>
              <dgm:constr type="l" for="ch" forName="Child1" refType="w" fact="0.3246"/>
              <dgm:constr type="t" for="ch" forName="Child1" refType="h" fact="0"/>
              <dgm:constr type="w" for="ch" forName="Child1" refType="w" fact="0.3523"/>
              <dgm:constr type="h" for="ch" forName="Child1" refType="h" fact="0.2907"/>
            </dgm:constrLst>
          </dgm:if>
          <dgm:else name="Name10">
            <dgm:alg type="composite">
              <dgm:param type="ar" val="0.9538"/>
            </dgm:alg>
            <dgm:constrLst>
              <dgm:constr type="primFontSz" for="des" forName="Parent" val="65"/>
              <dgm:constr type="primFontSz" for="des" forName="Child1" val="65"/>
              <dgm:constr type="primFontSz" for="des" forName="Child1" refType="primFontSz" refFor="des" refForName="Parent" op="lte"/>
              <dgm:constr type="primFontSz" for="des" forName="Child2" refType="primFontSz" refFor="des" refForName="Parent" op="lte"/>
              <dgm:constr type="primFontSz" for="des" forName="Child3" refType="primFontSz" refFor="des" refForName="Parent" op="lte"/>
              <dgm:constr type="primFontSz" for="des" forName="Child4" refType="primFontSz" refFor="des" refForName="Parent" op="lte"/>
              <dgm:constr type="primFontSz" for="des" forName="Child5" refType="primFontSz" refFor="des" refForName="Parent" op="lte"/>
              <dgm:constr type="primFontSz" for="des" forName="Child6" refType="primFontSz" refFor="des" refForName="Parent" op="lte"/>
              <dgm:constr type="primFontSz" for="des" forName="Child7" refType="primFontSz" refFor="des" refForName="Parent" op="lte"/>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ptType="node" op="equ" val="65"/>
              <dgm:constr type="l" for="ch" forName="Accent6" refType="w" fact="0.0934"/>
              <dgm:constr type="t" for="ch" forName="Accent6" refType="h" fact="0.4635"/>
              <dgm:constr type="w" for="ch" forName="Accent6" refType="w" fact="0.1622"/>
              <dgm:constr type="h" for="ch" forName="Accent6" refType="h" fact="0.1333"/>
              <dgm:constr type="l" for="ch" forName="Accent5" refType="w" fact="0.2858"/>
              <dgm:constr type="t" for="ch" forName="Accent5" refType="h" fact="0.7126"/>
              <dgm:constr type="w" for="ch" forName="Accent5" refType="w" fact="0.1622"/>
              <dgm:constr type="h" for="ch" forName="Accent5" refType="h" fact="0.1333"/>
              <dgm:constr type="l" for="ch" forName="Accent4" refType="w" fact="0.612"/>
              <dgm:constr type="t" for="ch" forName="Accent4" refType="h" fact="0.6834"/>
              <dgm:constr type="w" for="ch" forName="Accent4" refType="w" fact="0.1622"/>
              <dgm:constr type="h" for="ch" forName="Accent4" refType="h" fact="0.1333"/>
              <dgm:constr type="l" for="ch" forName="Accent3" refType="w" fact="0.7435"/>
              <dgm:constr type="t" for="ch" forName="Accent3" refType="h" fact="0.4021"/>
              <dgm:constr type="w" for="ch" forName="Accent3" refType="w" fact="0.1622"/>
              <dgm:constr type="h" for="ch" forName="Accent3" refType="h" fact="0.1333"/>
              <dgm:constr type="l" for="ch" forName="Accent2" refType="w" fact="0.5542"/>
              <dgm:constr type="t" for="ch" forName="Accent2" refType="h" fact="0.1529"/>
              <dgm:constr type="w" for="ch" forName="Accent2" refType="w" fact="0.1622"/>
              <dgm:constr type="h" for="ch" forName="Accent2" refType="h" fact="0.1333"/>
              <dgm:constr type="l" for="ch" forName="Accent1" refType="w" fact="0"/>
              <dgm:constr type="t" for="ch" forName="Accent1" refType="h" fact="0"/>
              <dgm:constr type="w" for="ch" forName="Accent1" refType="w" fact="0"/>
              <dgm:constr type="h" for="ch" forName="Accent1" refType="h" fact="0"/>
              <dgm:constr type="l" for="ch" forName="Child4" refType="w" fact="0.3246"/>
              <dgm:constr type="t" for="ch" forName="Child4" refType="h" fact="0.7093"/>
              <dgm:constr type="w" for="ch" forName="Child4" refType="w" fact="0.3523"/>
              <dgm:constr type="h" for="ch" forName="Child4" refType="h" fact="0.2907"/>
              <dgm:constr type="l" for="ch" forName="Parent" refType="w" fact="0.285"/>
              <dgm:constr type="t" for="ch" forName="Parent" refType="h" fact="0.3226"/>
              <dgm:constr type="w" for="ch" forName="Parent" refType="w" fact="0.4299"/>
              <dgm:constr type="h" for="ch" forName="Parent" refType="h" fact="0.3547"/>
              <dgm:constr type="l" for="ch" forName="Child2" refType="w" fact="0.6477"/>
              <dgm:constr type="t" for="ch" forName="Child2" refType="h" fact="0.1788"/>
              <dgm:constr type="w" for="ch" forName="Child2" refType="w" fact="0.3523"/>
              <dgm:constr type="h" for="ch" forName="Child2" refType="h" fact="0.2907"/>
              <dgm:constr type="l" for="ch" forName="Child3" refType="w" fact="0.6477"/>
              <dgm:constr type="t" for="ch" forName="Child3" refType="h" fact="0.5303"/>
              <dgm:constr type="w" for="ch" forName="Child3" refType="w" fact="0.3523"/>
              <dgm:constr type="h" for="ch" forName="Child3" refType="h" fact="0.2907"/>
              <dgm:constr type="l" for="ch" forName="Child5" refType="w" fact="0"/>
              <dgm:constr type="t" for="ch" forName="Child5" refType="h" fact="0.5305"/>
              <dgm:constr type="w" for="ch" forName="Child5" refType="w" fact="0.3523"/>
              <dgm:constr type="h" for="ch" forName="Child5" refType="h" fact="0.2907"/>
              <dgm:constr type="l" for="ch" forName="Child6" refType="w" fact="0"/>
              <dgm:constr type="t" for="ch" forName="Child6" refType="h" fact="0.1784"/>
              <dgm:constr type="w" for="ch" forName="Child6" refType="w" fact="0.3523"/>
              <dgm:constr type="h" for="ch" forName="Child6" refType="h" fact="0.2907"/>
              <dgm:constr type="l" for="ch" forName="Child1" refType="w" fact="0.3246"/>
              <dgm:constr type="t" for="ch" forName="Child1" refType="h" fact="0"/>
              <dgm:constr type="w" for="ch" forName="Child1" refType="w" fact="0.3523"/>
              <dgm:constr type="h" for="ch" forName="Child1" refType="h" fact="0.2907"/>
            </dgm:constrLst>
          </dgm:else>
        </dgm:choose>
      </dgm:if>
      <dgm:else name="Name11">
        <dgm:choose name="Name12">
          <dgm:if name="Name13" axis="ch ch" ptType="node node" st="1 1" cnt="1 0" func="cnt" op="equ" val="0">
            <dgm:alg type="composite">
              <dgm:param type="ar" val="1.1561"/>
            </dgm:alg>
            <dgm:constrLst>
              <dgm:constr type="primFontSz" for="des" forName="Parent" val="65"/>
              <dgm:constr type="l" for="ch" forName="Parent" refType="w" fact="0"/>
              <dgm:constr type="t" for="ch" forName="Parent" refType="h" fact="0"/>
              <dgm:constr type="w" for="ch" forName="Parent" refType="w"/>
              <dgm:constr type="h" for="ch" forName="Parent" refType="h"/>
            </dgm:constrLst>
          </dgm:if>
          <dgm:if name="Name14" axis="ch ch" ptType="node node" st="1 1" cnt="1 0" func="cnt" op="lte" val="1">
            <dgm:alg type="composite">
              <dgm:param type="ar" val="1.368"/>
            </dgm:alg>
            <dgm:constrLst>
              <dgm:constr type="primFontSz" for="des" forName="Parent" val="65"/>
              <dgm:constr type="primFontSz" for="des" forName="Child1" val="65"/>
              <dgm:constr type="primFontSz" for="des" forName="Child1" refType="primFontSz" refFor="des" refForName="Parent" op="lte"/>
              <dgm:constr type="r" for="ch" forName="Accent1" refType="w" fact="0.8315"/>
              <dgm:constr type="t" for="ch" forName="Accent1" refType="h" fact="0.2946"/>
              <dgm:constr type="w" for="ch" forName="Accent1" refType="w" fact="0.462"/>
              <dgm:constr type="h" for="ch" forName="Accent1" refType="h" fact="0.5472"/>
              <dgm:constr type="r" for="ch" forName="Parent" refType="w"/>
              <dgm:constr type="t" for="ch" forName="Parent" refType="h" fact="0.2885"/>
              <dgm:constr type="w" for="ch" forName="Parent" refType="w" fact="0.6013"/>
              <dgm:constr type="h" for="ch" forName="Parent" refType="h" fact="0.7115"/>
              <dgm:constr type="r" for="ch" forName="Child1" refType="w" fact="0.4927"/>
              <dgm:constr type="t" for="ch" forName="Child1" refType="h" fact="0"/>
              <dgm:constr type="w" for="ch" forName="Child1" refType="w" fact="0.4927"/>
              <dgm:constr type="h" for="ch" forName="Child1" refType="h" fact="0.5831"/>
            </dgm:constrLst>
          </dgm:if>
          <dgm:if name="Name15" axis="ch ch" ptType="node node" st="1 1" cnt="1 0" func="cnt" op="equ" val="2">
            <dgm:alg type="composite">
              <dgm:param type="ar" val="1.0619"/>
            </dgm:alg>
            <dgm:constrLst>
              <dgm:constr type="primFontSz" for="des" forName="Parent" val="65"/>
              <dgm:constr type="primFontSz" for="des" forName="Child1" val="65"/>
              <dgm:constr type="primFontSz" for="des" forName="Child1" refType="primFontSz" refFor="des" refForName="Parent" op="lte"/>
              <dgm:constr type="primFontSz" for="des" forName="Child2" refType="primFontSz" refFor="des" refForName="Parent" op="lte"/>
              <dgm:constr type="primFontSz" for="des" forName="Child2" refType="primFontSz" refFor="des" refForName="Child1" op="equ"/>
              <dgm:constr type="r" for="ch" forName="Accent2" refType="w" fact="0.3587"/>
              <dgm:constr type="t" for="ch" forName="Accent2" refType="h" fact="0.3477"/>
              <dgm:constr type="w" for="ch" forName="Accent2" refType="w" fact="0.2269"/>
              <dgm:constr type="h" for="ch" forName="Accent2" refType="h" fact="0.2076"/>
              <dgm:constr type="r" for="ch" forName="Accent1" refType="w" fact="0"/>
              <dgm:constr type="t" for="ch" forName="Accent1" refType="h" fact="0"/>
              <dgm:constr type="w" for="ch" forName="Accent1" refType="w" fact="0"/>
              <dgm:constr type="h" for="ch" forName="Accent1" refType="h" fact="0"/>
              <dgm:constr type="r" for="ch" forName="Parent" refType="w"/>
              <dgm:constr type="t" for="ch" forName="Parent" refType="h" fact="0.2239"/>
              <dgm:constr type="w" for="ch" forName="Parent" refType="w" fact="0.6013"/>
              <dgm:constr type="h" for="ch" forName="Parent" refType="h" fact="0.5523"/>
              <dgm:constr type="r" for="ch" forName="Child1" refType="w" fact="0.4927"/>
              <dgm:constr type="t" for="ch" forName="Child1" refType="h" fact="0"/>
              <dgm:constr type="w" for="ch" forName="Child1" refType="w" fact="0.4927"/>
              <dgm:constr type="h" for="ch" forName="Child1" refType="h" fact="0.4527"/>
              <dgm:constr type="r" for="ch" forName="Child2" refType="w" fact="0.5073"/>
              <dgm:constr type="t" for="ch" forName="Child2" refType="h" fact="0.5473"/>
              <dgm:constr type="w" for="ch" forName="Child2" refType="w" fact="0.4927"/>
              <dgm:constr type="h" for="ch" forName="Child2" refType="h" fact="0.4527"/>
            </dgm:constrLst>
          </dgm:if>
          <dgm:if name="Name16" axis="ch ch" ptType="node node" st="1 1" cnt="1 0" func="cnt" op="equ" val="3">
            <dgm:alg type="composite">
              <dgm:param type="ar" val="0.8305"/>
            </dgm:alg>
            <dgm:constrLst>
              <dgm:constr type="primFontSz" for="des" forName="Parent" val="65"/>
              <dgm:constr type="primFontSz" for="des" forName="Child1" val="65"/>
              <dgm:constr type="primFontSz" for="des" forName="Child1" refType="primFontSz" refFor="des" refForName="Parent" op="lte"/>
              <dgm:constr type="primFontSz" for="des" forName="Child2" refType="primFontSz" refFor="des" refForName="Parent" op="lte"/>
              <dgm:constr type="primFontSz" for="des" forName="Child3" refType="primFontSz" refFor="des" refForName="Parent" op="lte"/>
              <dgm:constr type="primFontSz" for="des" forName="Child2" refType="primFontSz" refFor="des" refForName="Child1" op="equ"/>
              <dgm:constr type="primFontSz" for="des" forName="Child3" refType="primFontSz" refFor="des" refForName="Child1" op="equ"/>
              <dgm:constr type="r" for="ch" forName="Accent3" refType="w" fact="0.5427"/>
              <dgm:constr type="t" for="ch" forName="Accent3" refType="h" fact="0.6145"/>
              <dgm:constr type="w" for="ch" forName="Accent3" refType="w" fact="0.2269"/>
              <dgm:constr type="h" for="ch" forName="Accent3" refType="h" fact="0.1623"/>
              <dgm:constr type="r" for="ch" forName="Accent2" refType="w" fact="0.3587"/>
              <dgm:constr type="t" for="ch" forName="Accent2" refType="h" fact="0.2719"/>
              <dgm:constr type="w" for="ch" forName="Accent2" refType="w" fact="0.2269"/>
              <dgm:constr type="h" for="ch" forName="Accent2" refType="h" fact="0.1623"/>
              <dgm:constr type="r" for="ch" forName="Accent1" refType="w" fact="0"/>
              <dgm:constr type="t" for="ch" forName="Accent1" refType="h" fact="0"/>
              <dgm:constr type="w" for="ch" forName="Accent1" refType="w" fact="0"/>
              <dgm:constr type="h" for="ch" forName="Accent1" refType="h" fact="0"/>
              <dgm:constr type="r" for="ch" forName="Child3" refType="w" fact="0.9446"/>
              <dgm:constr type="t" for="ch" forName="Child3" refType="h" fact="0.646"/>
              <dgm:constr type="w" for="ch" forName="Child3" refType="w" fact="0.4927"/>
              <dgm:constr type="h" for="ch" forName="Child3" refType="h" fact="0.354"/>
              <dgm:constr type="r" for="ch" forName="Parent" refType="w"/>
              <dgm:constr type="t" for="ch" forName="Parent" refType="h" fact="0.1751"/>
              <dgm:constr type="w" for="ch" forName="Parent" refType="w" fact="0.6013"/>
              <dgm:constr type="h" for="ch" forName="Parent" refType="h" fact="0.4319"/>
              <dgm:constr type="r" for="ch" forName="Child1" refType="w" fact="0.4927"/>
              <dgm:constr type="t" for="ch" forName="Child1" refType="h" fact="0"/>
              <dgm:constr type="w" for="ch" forName="Child1" refType="w" fact="0.4927"/>
              <dgm:constr type="h" for="ch" forName="Child1" refType="h" fact="0.354"/>
              <dgm:constr type="r" for="ch" forName="Child2" refType="w" fact="0.4927"/>
              <dgm:constr type="t" for="ch" forName="Child2" refType="h" fact="0.428"/>
              <dgm:constr type="w" for="ch" forName="Child2" refType="w" fact="0.4927"/>
              <dgm:constr type="h" for="ch" forName="Child2" refType="h" fact="0.354"/>
            </dgm:constrLst>
          </dgm:if>
          <dgm:if name="Name17" axis="ch ch" ptType="node node" st="1 1" cnt="1 0" func="cnt" op="equ" val="4">
            <dgm:alg type="composite">
              <dgm:param type="ar" val="0.682"/>
            </dgm:alg>
            <dgm:constrLst>
              <dgm:constr type="primFontSz" for="des" forName="Parent" val="65"/>
              <dgm:constr type="primFontSz" for="des" forName="Child1" val="65"/>
              <dgm:constr type="primFontSz" for="des" forName="Child1" refType="primFontSz" refFor="des" refForName="Parent" op="lte"/>
              <dgm:constr type="primFontSz" for="des" forName="Child2" refType="primFontSz" refFor="des" refForName="Parent" op="lte"/>
              <dgm:constr type="primFontSz" for="des" forName="Child3" refType="primFontSz" refFor="des" refForName="Parent" op="lte"/>
              <dgm:constr type="primFontSz" for="des" forName="Child4" refType="primFontSz" refFor="des" refForName="Parent" op="lte"/>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r" for="ch" forName="Accent4" refType="w" fact="0.5427"/>
              <dgm:constr type="t" for="ch" forName="Accent4" refType="h" fact="0.6834"/>
              <dgm:constr type="w" for="ch" forName="Accent4" refType="w" fact="0.2269"/>
              <dgm:constr type="h" for="ch" forName="Accent4" refType="h" fact="0.1333"/>
              <dgm:constr type="r" for="ch" forName="Accent3" refType="w" fact="0.3587"/>
              <dgm:constr type="t" for="ch" forName="Accent3" refType="h" fact="0.4021"/>
              <dgm:constr type="w" for="ch" forName="Accent3" refType="w" fact="0.2269"/>
              <dgm:constr type="h" for="ch" forName="Accent3" refType="h" fact="0.1333"/>
              <dgm:constr type="r" for="ch" forName="Accent2" refType="w" fact="0.6235"/>
              <dgm:constr type="t" for="ch" forName="Accent2" refType="h" fact="0.1529"/>
              <dgm:constr type="w" for="ch" forName="Accent2" refType="w" fact="0.2269"/>
              <dgm:constr type="h" for="ch" forName="Accent2" refType="h" fact="0.1333"/>
              <dgm:constr type="r" for="ch" forName="Accent1" refType="w" fact="0"/>
              <dgm:constr type="t" for="ch" forName="Accent1" refType="h" fact="0"/>
              <dgm:constr type="w" for="ch" forName="Accent1" refType="w" fact="0"/>
              <dgm:constr type="h" for="ch" forName="Accent1" refType="h" fact="0"/>
              <dgm:constr type="r" for="ch" forName="Child4" refType="w" fact="0.9446"/>
              <dgm:constr type="t" for="ch" forName="Child4" refType="h" fact="0.7093"/>
              <dgm:constr type="w" for="ch" forName="Child4" refType="w" fact="0.4927"/>
              <dgm:constr type="h" for="ch" forName="Child4" refType="h" fact="0.2907"/>
              <dgm:constr type="r" for="ch" forName="Parent" refType="w"/>
              <dgm:constr type="t" for="ch" forName="Parent" refType="h" fact="0.3226"/>
              <dgm:constr type="w" for="ch" forName="Parent" refType="w" fact="0.6013"/>
              <dgm:constr type="h" for="ch" forName="Parent" refType="h" fact="0.3547"/>
              <dgm:constr type="r" for="ch" forName="Child2" refType="w" fact="0.4927"/>
              <dgm:constr type="t" for="ch" forName="Child2" refType="h" fact="0.1788"/>
              <dgm:constr type="w" for="ch" forName="Child2" refType="w" fact="0.4927"/>
              <dgm:constr type="h" for="ch" forName="Child2" refType="h" fact="0.2907"/>
              <dgm:constr type="r" for="ch" forName="Child3" refType="w" fact="0.4927"/>
              <dgm:constr type="t" for="ch" forName="Child3" refType="h" fact="0.5303"/>
              <dgm:constr type="w" for="ch" forName="Child3" refType="w" fact="0.4927"/>
              <dgm:constr type="h" for="ch" forName="Child3" refType="h" fact="0.2907"/>
              <dgm:constr type="r" for="ch" forName="Child1" refType="w" fact="0.9446"/>
              <dgm:constr type="t" for="ch" forName="Child1" refType="h" fact="0"/>
              <dgm:constr type="w" for="ch" forName="Child1" refType="w" fact="0.4927"/>
              <dgm:constr type="h" for="ch" forName="Child1" refType="h" fact="0.2907"/>
            </dgm:constrLst>
          </dgm:if>
          <dgm:if name="Name18" axis="ch ch" ptType="node node" st="1 1" cnt="1 0" func="cnt" op="equ" val="5">
            <dgm:alg type="composite">
              <dgm:param type="ar" val="0.9538"/>
            </dgm:alg>
            <dgm:constrLst>
              <dgm:constr type="primFontSz" for="des" forName="Parent" val="65"/>
              <dgm:constr type="primFontSz" for="des" forName="Child1" val="65"/>
              <dgm:constr type="primFontSz" for="des" forName="Child1" refType="primFontSz" refFor="des" refForName="Parent" op="lte"/>
              <dgm:constr type="primFontSz" for="des" forName="Child2" refType="primFontSz" refFor="des" refForName="Parent" op="lte"/>
              <dgm:constr type="primFontSz" for="des" forName="Child3" refType="primFontSz" refFor="des" refForName="Parent" op="lte"/>
              <dgm:constr type="primFontSz" for="des" forName="Child4" refType="primFontSz" refFor="des" refForName="Parent" op="lte"/>
              <dgm:constr type="primFontSz" for="des" forName="Child5" refType="primFontSz" refFor="des" refForName="Parent" op="lte"/>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r" for="ch" forName="Accent5" refType="w" fact="0.7142"/>
              <dgm:constr type="t" for="ch" forName="Accent5" refType="h" fact="0.7126"/>
              <dgm:constr type="w" for="ch" forName="Accent5" refType="w" fact="0.1622"/>
              <dgm:constr type="h" for="ch" forName="Accent5" refType="h" fact="0.1333"/>
              <dgm:constr type="r" for="ch" forName="Accent4" refType="w" fact="0.388"/>
              <dgm:constr type="t" for="ch" forName="Accent4" refType="h" fact="0.6834"/>
              <dgm:constr type="w" for="ch" forName="Accent4" refType="w" fact="0.1622"/>
              <dgm:constr type="h" for="ch" forName="Accent4" refType="h" fact="0.1333"/>
              <dgm:constr type="r" for="ch" forName="Accent3" refType="w" fact="0.2565"/>
              <dgm:constr type="t" for="ch" forName="Accent3" refType="h" fact="0.4021"/>
              <dgm:constr type="w" for="ch" forName="Accent3" refType="w" fact="0.1622"/>
              <dgm:constr type="h" for="ch" forName="Accent3" refType="h" fact="0.1333"/>
              <dgm:constr type="r" for="ch" forName="Accent2" refType="w" fact="0.4458"/>
              <dgm:constr type="t" for="ch" forName="Accent2" refType="h" fact="0.1529"/>
              <dgm:constr type="w" for="ch" forName="Accent2" refType="w" fact="0.1622"/>
              <dgm:constr type="h" for="ch" forName="Accent2" refType="h" fact="0.1333"/>
              <dgm:constr type="r" for="ch" forName="Accent1" refType="w" fact="0"/>
              <dgm:constr type="t" for="ch" forName="Accent1" refType="h" fact="0"/>
              <dgm:constr type="w" for="ch" forName="Accent1" refType="w" fact="0"/>
              <dgm:constr type="h" for="ch" forName="Accent1" refType="h" fact="0"/>
              <dgm:constr type="r" for="ch" forName="Child4" refType="w" fact="0.6754"/>
              <dgm:constr type="t" for="ch" forName="Child4" refType="h" fact="0.7093"/>
              <dgm:constr type="w" for="ch" forName="Child4" refType="w" fact="0.3523"/>
              <dgm:constr type="h" for="ch" forName="Child4" refType="h" fact="0.2907"/>
              <dgm:constr type="r" for="ch" forName="Parent" refType="w" fact="0.715"/>
              <dgm:constr type="t" for="ch" forName="Parent" refType="h" fact="0.3226"/>
              <dgm:constr type="w" for="ch" forName="Parent" refType="w" fact="0.4299"/>
              <dgm:constr type="h" for="ch" forName="Parent" refType="h" fact="0.3547"/>
              <dgm:constr type="r" for="ch" forName="Child2" refType="w" fact="0.3523"/>
              <dgm:constr type="t" for="ch" forName="Child2" refType="h" fact="0.1788"/>
              <dgm:constr type="w" for="ch" forName="Child2" refType="w" fact="0.3523"/>
              <dgm:constr type="h" for="ch" forName="Child2" refType="h" fact="0.2907"/>
              <dgm:constr type="r" for="ch" forName="Child3" refType="w" fact="0.3523"/>
              <dgm:constr type="t" for="ch" forName="Child3" refType="h" fact="0.5303"/>
              <dgm:constr type="w" for="ch" forName="Child3" refType="w" fact="0.3523"/>
              <dgm:constr type="h" for="ch" forName="Child3" refType="h" fact="0.2907"/>
              <dgm:constr type="r" for="ch" forName="Child5" refType="w"/>
              <dgm:constr type="t" for="ch" forName="Child5" refType="h" fact="0.5305"/>
              <dgm:constr type="w" for="ch" forName="Child5" refType="w" fact="0.3523"/>
              <dgm:constr type="h" for="ch" forName="Child5" refType="h" fact="0.2907"/>
              <dgm:constr type="r" for="ch" forName="Child1" refType="w" fact="0.6754"/>
              <dgm:constr type="t" for="ch" forName="Child1" refType="h" fact="0"/>
              <dgm:constr type="w" for="ch" forName="Child1" refType="w" fact="0.3523"/>
              <dgm:constr type="h" for="ch" forName="Child1" refType="h" fact="0.2907"/>
            </dgm:constrLst>
          </dgm:if>
          <dgm:else name="Name19">
            <dgm:alg type="composite">
              <dgm:param type="ar" val="0.9538"/>
            </dgm:alg>
            <dgm:constrLst>
              <dgm:constr type="primFontSz" for="des" forName="Parent" val="65"/>
              <dgm:constr type="primFontSz" for="des" forName="Child1" val="65"/>
              <dgm:constr type="primFontSz" for="des" forName="Child1" refType="primFontSz" refFor="des" refForName="Parent" op="lte"/>
              <dgm:constr type="primFontSz" for="des" forName="Child2" refType="primFontSz" refFor="des" refForName="Parent" op="lte"/>
              <dgm:constr type="primFontSz" for="des" forName="Child3" refType="primFontSz" refFor="des" refForName="Parent" op="lte"/>
              <dgm:constr type="primFontSz" for="des" forName="Child4" refType="primFontSz" refFor="des" refForName="Parent" op="lte"/>
              <dgm:constr type="primFontSz" for="des" forName="Child5" refType="primFontSz" refFor="des" refForName="Parent" op="lte"/>
              <dgm:constr type="primFontSz" for="des" forName="Child6" refType="primFontSz" refFor="des" refForName="Parent" op="lte"/>
              <dgm:constr type="primFontSz" for="des" forName="Child7" refType="primFontSz" refFor="des" refForName="Parent" op="lte"/>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ptType="node" op="equ" val="65"/>
              <dgm:constr type="r" for="ch" forName="Accent6" refType="w" fact="0.9066"/>
              <dgm:constr type="t" for="ch" forName="Accent6" refType="h" fact="0.4635"/>
              <dgm:constr type="w" for="ch" forName="Accent6" refType="w" fact="0.1622"/>
              <dgm:constr type="h" for="ch" forName="Accent6" refType="h" fact="0.1333"/>
              <dgm:constr type="r" for="ch" forName="Accent5" refType="w" fact="0.7142"/>
              <dgm:constr type="t" for="ch" forName="Accent5" refType="h" fact="0.7126"/>
              <dgm:constr type="w" for="ch" forName="Accent5" refType="w" fact="0.1622"/>
              <dgm:constr type="h" for="ch" forName="Accent5" refType="h" fact="0.1333"/>
              <dgm:constr type="r" for="ch" forName="Accent4" refType="w" fact="0.388"/>
              <dgm:constr type="t" for="ch" forName="Accent4" refType="h" fact="0.6834"/>
              <dgm:constr type="w" for="ch" forName="Accent4" refType="w" fact="0.1622"/>
              <dgm:constr type="h" for="ch" forName="Accent4" refType="h" fact="0.1333"/>
              <dgm:constr type="r" for="ch" forName="Accent3" refType="w" fact="0.2565"/>
              <dgm:constr type="t" for="ch" forName="Accent3" refType="h" fact="0.4021"/>
              <dgm:constr type="w" for="ch" forName="Accent3" refType="w" fact="0.1622"/>
              <dgm:constr type="h" for="ch" forName="Accent3" refType="h" fact="0.1333"/>
              <dgm:constr type="r" for="ch" forName="Accent2" refType="w" fact="0.4458"/>
              <dgm:constr type="t" for="ch" forName="Accent2" refType="h" fact="0.1529"/>
              <dgm:constr type="w" for="ch" forName="Accent2" refType="w" fact="0.1622"/>
              <dgm:constr type="h" for="ch" forName="Accent2" refType="h" fact="0.1333"/>
              <dgm:constr type="r" for="ch" forName="Accent1" refType="w" fact="0"/>
              <dgm:constr type="t" for="ch" forName="Accent1" refType="h" fact="0"/>
              <dgm:constr type="w" for="ch" forName="Accent1" refType="w" fact="0"/>
              <dgm:constr type="h" for="ch" forName="Accent1" refType="h" fact="0"/>
              <dgm:constr type="r" for="ch" forName="Child4" refType="w" fact="0.6754"/>
              <dgm:constr type="t" for="ch" forName="Child4" refType="h" fact="0.7093"/>
              <dgm:constr type="w" for="ch" forName="Child4" refType="w" fact="0.3523"/>
              <dgm:constr type="h" for="ch" forName="Child4" refType="h" fact="0.2907"/>
              <dgm:constr type="r" for="ch" forName="Parent" refType="w" fact="0.715"/>
              <dgm:constr type="t" for="ch" forName="Parent" refType="h" fact="0.3226"/>
              <dgm:constr type="w" for="ch" forName="Parent" refType="w" fact="0.4299"/>
              <dgm:constr type="h" for="ch" forName="Parent" refType="h" fact="0.3547"/>
              <dgm:constr type="r" for="ch" forName="Child2" refType="w" fact="0.3523"/>
              <dgm:constr type="t" for="ch" forName="Child2" refType="h" fact="0.1788"/>
              <dgm:constr type="w" for="ch" forName="Child2" refType="w" fact="0.3523"/>
              <dgm:constr type="h" for="ch" forName="Child2" refType="h" fact="0.2907"/>
              <dgm:constr type="r" for="ch" forName="Child3" refType="w" fact="0.3523"/>
              <dgm:constr type="t" for="ch" forName="Child3" refType="h" fact="0.5303"/>
              <dgm:constr type="w" for="ch" forName="Child3" refType="w" fact="0.3523"/>
              <dgm:constr type="h" for="ch" forName="Child3" refType="h" fact="0.2907"/>
              <dgm:constr type="r" for="ch" forName="Child5" refType="w"/>
              <dgm:constr type="t" for="ch" forName="Child5" refType="h" fact="0.5305"/>
              <dgm:constr type="w" for="ch" forName="Child5" refType="w" fact="0.3523"/>
              <dgm:constr type="h" for="ch" forName="Child5" refType="h" fact="0.2907"/>
              <dgm:constr type="r" for="ch" forName="Child6" refType="w"/>
              <dgm:constr type="t" for="ch" forName="Child6" refType="h" fact="0.1784"/>
              <dgm:constr type="w" for="ch" forName="Child6" refType="w" fact="0.3523"/>
              <dgm:constr type="h" for="ch" forName="Child6" refType="h" fact="0.2907"/>
              <dgm:constr type="r" for="ch" forName="Child1" refType="w" fact="0.6754"/>
              <dgm:constr type="t" for="ch" forName="Child1" refType="h" fact="0"/>
              <dgm:constr type="w" for="ch" forName="Child1" refType="w" fact="0.3523"/>
              <dgm:constr type="h" for="ch" forName="Child1" refType="h" fact="0.2907"/>
            </dgm:constrLst>
          </dgm:else>
        </dgm:choose>
      </dgm:else>
    </dgm:choose>
    <dgm:forEach name="wrapper" axis="self" ptType="parTrans">
      <dgm:forEach name="accentRepeat" axis="self">
        <dgm:layoutNode name="Accent" styleLbl="bgShp">
          <dgm:alg type="sp"/>
          <dgm:shape xmlns:r="http://schemas.openxmlformats.org/officeDocument/2006/relationships" type="hexagon" r:blip="" zOrderOff="-2">
            <dgm:adjLst>
              <dgm:adj idx="1" val="0.289"/>
              <dgm:adj idx="2" val="1.1547"/>
            </dgm:adjLst>
          </dgm:shape>
          <dgm:presOf/>
        </dgm:layoutNode>
      </dgm:forEach>
    </dgm:forEach>
    <dgm:forEach name="Name20" axis="ch" ptType="node" cnt="1">
      <dgm:layoutNode name="Parent" styleLbl="node0">
        <dgm:varLst>
          <dgm:chMax val="6"/>
          <dgm:chPref val="6"/>
        </dgm:varLst>
        <dgm:alg type="tx"/>
        <dgm:shape xmlns:r="http://schemas.openxmlformats.org/officeDocument/2006/relationships" type="hexagon" r:blip="">
          <dgm:adjLst>
            <dgm:adj idx="1" val="0.2857"/>
            <dgm:adj idx="2" val="1.1547"/>
          </dgm:adjLst>
        </dgm:shape>
        <dgm:presOf axis="self"/>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21" axis="ch ch" ptType="node node" st="1 1" cnt="1 1">
      <dgm:layoutNode name="Accent1">
        <dgm:alg type="sp"/>
        <dgm:shape xmlns:r="http://schemas.openxmlformats.org/officeDocument/2006/relationships" r:blip="" zOrderOff="-2">
          <dgm:adjLst/>
        </dgm:shape>
        <dgm:presOf/>
        <dgm:constrLst/>
        <dgm:forEach name="Name22" ref="accentRepeat"/>
      </dgm:layoutNode>
      <dgm:layoutNode name="Child1" styleLbl="node1">
        <dgm:varLst>
          <dgm:chMax val="0"/>
          <dgm:chPref val="0"/>
          <dgm:bulletEnabled val="1"/>
        </dgm:varLst>
        <dgm:alg type="tx">
          <dgm:param type="shpTxLTRAlignCh" val="ctr"/>
          <dgm:param type="txAnchorVertCh" val="mid"/>
        </dgm:alg>
        <dgm:shape xmlns:r="http://schemas.openxmlformats.org/officeDocument/2006/relationships" type="hexagon" r:blip="">
          <dgm:adjLst>
            <dgm:adj idx="1" val="0.2857"/>
            <dgm:adj idx="2" val="1.1547"/>
          </dgm:adjLst>
        </dgm:shape>
        <dgm:presOf axis="desOr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23" axis="ch ch" ptType="node node" st="1 2" cnt="1 1">
      <dgm:layoutNode name="Accent2">
        <dgm:alg type="sp"/>
        <dgm:shape xmlns:r="http://schemas.openxmlformats.org/officeDocument/2006/relationships" r:blip="" zOrderOff="-2">
          <dgm:adjLst/>
        </dgm:shape>
        <dgm:presOf/>
        <dgm:constrLst/>
        <dgm:forEach name="Name24" ref="accentRepeat"/>
      </dgm:layoutNode>
      <dgm:layoutNode name="Child2" styleLbl="node1">
        <dgm:varLst>
          <dgm:chMax val="0"/>
          <dgm:chPref val="0"/>
          <dgm:bulletEnabled val="1"/>
        </dgm:varLst>
        <dgm:alg type="tx">
          <dgm:param type="shpTxLTRAlignCh" val="ctr"/>
          <dgm:param type="txAnchorVertCh" val="mid"/>
        </dgm:alg>
        <dgm:shape xmlns:r="http://schemas.openxmlformats.org/officeDocument/2006/relationships" type="hexagon" r:blip="">
          <dgm:adjLst>
            <dgm:adj idx="1" val="0.2857"/>
            <dgm:adj idx="2" val="1.1547"/>
          </dgm:adjLst>
        </dgm:shape>
        <dgm:presOf axis="desOr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25" axis="ch ch" ptType="node node" st="1 3" cnt="1 1">
      <dgm:layoutNode name="Accent3">
        <dgm:alg type="sp"/>
        <dgm:shape xmlns:r="http://schemas.openxmlformats.org/officeDocument/2006/relationships" r:blip="" zOrderOff="-2">
          <dgm:adjLst/>
        </dgm:shape>
        <dgm:presOf/>
        <dgm:constrLst/>
        <dgm:forEach name="Name26" ref="accentRepeat"/>
      </dgm:layoutNode>
      <dgm:layoutNode name="Child3" styleLbl="node1">
        <dgm:varLst>
          <dgm:chMax val="0"/>
          <dgm:chPref val="0"/>
          <dgm:bulletEnabled val="1"/>
        </dgm:varLst>
        <dgm:alg type="tx">
          <dgm:param type="shpTxLTRAlignCh" val="ctr"/>
          <dgm:param type="txAnchorVertCh" val="mid"/>
        </dgm:alg>
        <dgm:shape xmlns:r="http://schemas.openxmlformats.org/officeDocument/2006/relationships" type="hexagon" r:blip="">
          <dgm:adjLst>
            <dgm:adj idx="1" val="0.2857"/>
            <dgm:adj idx="2" val="1.1547"/>
          </dgm:adjLst>
        </dgm:shape>
        <dgm:presOf axis="desOr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27" axis="ch ch" ptType="node node" st="1 4" cnt="1 1">
      <dgm:layoutNode name="Accent4">
        <dgm:alg type="sp"/>
        <dgm:shape xmlns:r="http://schemas.openxmlformats.org/officeDocument/2006/relationships" r:blip="">
          <dgm:adjLst/>
        </dgm:shape>
        <dgm:presOf/>
        <dgm:constrLst/>
        <dgm:forEach name="Name28" ref="accentRepeat"/>
      </dgm:layoutNode>
      <dgm:layoutNode name="Child4" styleLbl="node1">
        <dgm:varLst>
          <dgm:chMax val="0"/>
          <dgm:chPref val="0"/>
          <dgm:bulletEnabled val="1"/>
        </dgm:varLst>
        <dgm:alg type="tx">
          <dgm:param type="shpTxLTRAlignCh" val="ctr"/>
          <dgm:param type="txAnchorVertCh" val="mid"/>
        </dgm:alg>
        <dgm:shape xmlns:r="http://schemas.openxmlformats.org/officeDocument/2006/relationships" type="hexagon" r:blip="">
          <dgm:adjLst>
            <dgm:adj idx="1" val="0.2857"/>
            <dgm:adj idx="2" val="1.1547"/>
          </dgm:adjLst>
        </dgm:shape>
        <dgm:presOf axis="desOr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29" axis="ch ch" ptType="node node" st="1 5" cnt="1 1">
      <dgm:layoutNode name="Accent5">
        <dgm:alg type="sp"/>
        <dgm:shape xmlns:r="http://schemas.openxmlformats.org/officeDocument/2006/relationships" r:blip="">
          <dgm:adjLst/>
        </dgm:shape>
        <dgm:presOf/>
        <dgm:constrLst/>
        <dgm:forEach name="Name30" ref="accentRepeat"/>
      </dgm:layoutNode>
      <dgm:layoutNode name="Child5" styleLbl="node1">
        <dgm:varLst>
          <dgm:chMax val="0"/>
          <dgm:chPref val="0"/>
          <dgm:bulletEnabled val="1"/>
        </dgm:varLst>
        <dgm:alg type="tx">
          <dgm:param type="shpTxLTRAlignCh" val="ctr"/>
          <dgm:param type="txAnchorVertCh" val="mid"/>
        </dgm:alg>
        <dgm:shape xmlns:r="http://schemas.openxmlformats.org/officeDocument/2006/relationships" type="hexagon" r:blip="">
          <dgm:adjLst>
            <dgm:adj idx="1" val="0.2857"/>
            <dgm:adj idx="2" val="1.1547"/>
          </dgm:adjLst>
        </dgm:shape>
        <dgm:presOf axis="desOr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31" axis="ch ch" ptType="node node" st="1 6" cnt="1 1">
      <dgm:layoutNode name="Accent6">
        <dgm:alg type="sp"/>
        <dgm:shape xmlns:r="http://schemas.openxmlformats.org/officeDocument/2006/relationships" r:blip="">
          <dgm:adjLst/>
        </dgm:shape>
        <dgm:presOf/>
        <dgm:constrLst/>
        <dgm:forEach name="Name32" ref="accentRepeat"/>
      </dgm:layoutNode>
      <dgm:layoutNode name="Child6" styleLbl="node1">
        <dgm:varLst>
          <dgm:chMax val="0"/>
          <dgm:chPref val="0"/>
          <dgm:bulletEnabled val="1"/>
        </dgm:varLst>
        <dgm:alg type="tx">
          <dgm:param type="shpTxLTRAlignCh" val="ctr"/>
          <dgm:param type="txAnchorVertCh" val="mid"/>
        </dgm:alg>
        <dgm:shape xmlns:r="http://schemas.openxmlformats.org/officeDocument/2006/relationships" type="hexagon" r:blip="">
          <dgm:adjLst>
            <dgm:adj idx="1" val="0.2857"/>
            <dgm:adj idx="2" val="1.1547"/>
          </dgm:adjLst>
        </dgm:shape>
        <dgm:presOf axis="desOr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304325-A820-436F-9CDB-6C468ABD36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9</Pages>
  <Words>6221</Words>
  <Characters>35462</Characters>
  <Application>Microsoft Office Word</Application>
  <DocSecurity>4</DocSecurity>
  <Lines>295</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loria Maimela</dc:creator>
  <cp:keywords/>
  <dc:description/>
  <cp:lastModifiedBy>Craig Parker</cp:lastModifiedBy>
  <cp:revision>2</cp:revision>
  <dcterms:created xsi:type="dcterms:W3CDTF">2022-08-23T15:03:00Z</dcterms:created>
  <dcterms:modified xsi:type="dcterms:W3CDTF">2022-08-23T15:03:00Z</dcterms:modified>
</cp:coreProperties>
</file>